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A23FB" w14:textId="77777777"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14:paraId="1EC31BAB" w14:textId="77777777" w:rsidR="00E4646D" w:rsidRPr="00C51286" w:rsidRDefault="00AC2421" w:rsidP="00B4601E">
      <w:pPr>
        <w:rPr>
          <w:rFonts w:asciiTheme="majorBidi" w:hAnsiTheme="majorBidi" w:cstheme="majorBidi"/>
          <w:b/>
          <w:bCs/>
          <w:color w:val="5B9BD5" w:themeColor="accent1"/>
        </w:rPr>
      </w:pPr>
      <w:r w:rsidRPr="00C51286">
        <w:rPr>
          <w:rFonts w:asciiTheme="majorBidi" w:hAnsiTheme="majorBidi" w:cstheme="majorBidi"/>
          <w:b/>
          <w:bCs/>
          <w:color w:val="5B9BD5" w:themeColor="accent1"/>
        </w:rPr>
        <w:t>[3-page 0.5 inch margins]</w:t>
      </w:r>
    </w:p>
    <w:p w14:paraId="3E092D89" w14:textId="77777777"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14:paraId="0124C660" w14:textId="77777777" w:rsidR="00C80EE3" w:rsidRPr="00C51286" w:rsidRDefault="00BB16A1" w:rsidP="00473DC8">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 xml:space="preserve">Non-speaking </w:t>
      </w:r>
      <w:r w:rsidR="008A5018" w:rsidRPr="00C51286">
        <w:rPr>
          <w:rFonts w:asciiTheme="majorBidi" w:hAnsiTheme="majorBidi" w:cstheme="majorBidi"/>
          <w:i/>
          <w:iCs/>
          <w:color w:val="5B9BD5" w:themeColor="accent1"/>
          <w:u w:val="single"/>
        </w:rPr>
        <w:t xml:space="preserve">autistic population </w:t>
      </w:r>
    </w:p>
    <w:p w14:paraId="7ADB1009" w14:textId="2CF4ECE0" w:rsidR="00F54CBC" w:rsidRDefault="00941282" w:rsidP="00AD1B05">
      <w:pPr>
        <w:rPr>
          <w:rFonts w:asciiTheme="majorBidi" w:hAnsiTheme="majorBidi" w:cstheme="majorBidi"/>
        </w:rPr>
      </w:pPr>
      <w:r>
        <w:rPr>
          <w:rFonts w:asciiTheme="majorBidi" w:hAnsiTheme="majorBidi" w:cstheme="majorBidi"/>
        </w:rPr>
        <w:t xml:space="preserve">The main specifier for autism diagnosis is language problems </w:t>
      </w:r>
      <w:r>
        <w:rPr>
          <w:rFonts w:asciiTheme="majorBidi" w:hAnsiTheme="majorBidi" w:cstheme="majorBidi"/>
        </w:rPr>
        <w:fldChar w:fldCharType="begin"/>
      </w:r>
      <w:r w:rsidR="00AD1B05">
        <w:rPr>
          <w:rFonts w:asciiTheme="majorBidi" w:hAnsiTheme="majorBidi" w:cstheme="majorBidi"/>
        </w:rPr>
        <w:instrText xml:space="preserve"> ADDIN ZOTERO_ITEM CSL_CITATION {"citationID":"BHOXeaoN","properties":{"formattedCitation":"({\\i{}Diagnostic and Statistical Manual of Mental Disorders}, 2013)","plainCitation":"(Diagnostic and Statistical Manual of Mental Disorders, 2013)","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AD1B05" w:rsidRPr="00AD1B05">
        <w:rPr>
          <w:rFonts w:ascii="Times New Roman" w:hAnsi="Times New Roman" w:cs="Times New Roman"/>
          <w:szCs w:val="24"/>
        </w:rPr>
        <w:t>(</w:t>
      </w:r>
      <w:r w:rsidR="00AD1B05" w:rsidRPr="00AD1B05">
        <w:rPr>
          <w:rFonts w:ascii="Times New Roman" w:hAnsi="Times New Roman" w:cs="Times New Roman"/>
          <w:i/>
          <w:iCs/>
          <w:szCs w:val="24"/>
        </w:rPr>
        <w:t>Diagnostic and Statistical Manual of Mental Disorders</w:t>
      </w:r>
      <w:r w:rsidR="00AD1B05" w:rsidRPr="00AD1B05">
        <w:rPr>
          <w:rFonts w:ascii="Times New Roman" w:hAnsi="Times New Roman" w:cs="Times New Roman"/>
          <w:szCs w:val="24"/>
        </w:rPr>
        <w:t>, 2013)</w:t>
      </w:r>
      <w:r>
        <w:rPr>
          <w:rFonts w:asciiTheme="majorBidi" w:hAnsiTheme="majorBidi" w:cstheme="majorBidi"/>
        </w:rPr>
        <w:fldChar w:fldCharType="end"/>
      </w:r>
      <w:r w:rsidR="00CC4A68">
        <w:rPr>
          <w:rFonts w:asciiTheme="majorBidi" w:hAnsiTheme="majorBidi" w:cstheme="majorBidi"/>
        </w:rPr>
        <w:t xml:space="preserve">. A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speak </w:t>
      </w:r>
      <w:r w:rsidR="00CC4A68">
        <w:rPr>
          <w:rFonts w:asciiTheme="majorBidi" w:hAnsiTheme="majorBidi" w:cstheme="majorBidi"/>
        </w:rPr>
        <w:fldChar w:fldCharType="begin"/>
      </w:r>
      <w:r w:rsidR="00AD1B05">
        <w:rPr>
          <w:rFonts w:asciiTheme="majorBidi" w:hAnsiTheme="majorBidi" w:cstheme="majorBidi"/>
        </w:rPr>
        <w:instrText xml:space="preserve"> ADDIN ZOTERO_ITEM CSL_CITATION {"citationID":"Q2lcycej","properties":{"formattedCitation":"(Baghdadli et al., 2018; Rose et al., 2016; Wodka et al., 2013)","plainCitation":"(Baghdadli et al., 2018; Rose et al., 2016; Wodka et al., 2013)","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AD1B05" w:rsidRPr="00AD1B05">
        <w:rPr>
          <w:rFonts w:ascii="Times New Roman" w:hAnsi="Times New Roman" w:cs="Times New Roman"/>
        </w:rPr>
        <w:t>(Baghdadli et al., 2018; Rose et al., 2016; Wodka et al., 2013)</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w:t>
      </w:r>
      <w:r w:rsidR="005875ED" w:rsidRPr="0048513A">
        <w:rPr>
          <w:rFonts w:asciiTheme="majorBidi" w:hAnsiTheme="majorBidi" w:cstheme="majorBidi"/>
        </w:rPr>
        <w:t>-Spe</w:t>
      </w:r>
      <w:r w:rsidR="005875ED">
        <w:rPr>
          <w:rFonts w:asciiTheme="majorBidi" w:hAnsiTheme="majorBidi" w:cstheme="majorBidi"/>
        </w:rPr>
        <w:t>aking doesn't mean Non-Thinking</w:t>
      </w:r>
      <w:r w:rsidR="00AE3634">
        <w:rPr>
          <w:rFonts w:asciiTheme="majorBidi" w:hAnsiTheme="majorBidi" w:cstheme="majorBidi"/>
        </w:rPr>
        <w:t xml:space="preserve">,” </w:t>
      </w:r>
      <w:r w:rsidR="00DE3923">
        <w:rPr>
          <w:rFonts w:asciiTheme="majorBidi" w:hAnsiTheme="majorBidi" w:cstheme="majorBidi"/>
        </w:rPr>
        <w:t>poem</w:t>
      </w:r>
      <w:r w:rsidR="00AE3634">
        <w:rPr>
          <w:rFonts w:asciiTheme="majorBidi" w:hAnsiTheme="majorBidi" w:cstheme="majorBidi"/>
        </w:rPr>
        <w:t xml:space="preserve"> by a non-speaking poet </w:t>
      </w:r>
      <w:r w:rsidR="00AE3634">
        <w:rPr>
          <w:rFonts w:asciiTheme="majorBidi" w:hAnsiTheme="majorBidi" w:cstheme="majorBidi"/>
        </w:rPr>
        <w:fldChar w:fldCharType="begin"/>
      </w:r>
      <w:r w:rsidR="00AD1B05">
        <w:rPr>
          <w:rFonts w:asciiTheme="majorBidi" w:hAnsiTheme="majorBidi" w:cstheme="majorBidi"/>
        </w:rPr>
        <w:instrText xml:space="preserve"> ADDIN ZOTERO_ITEM CSL_CITATION {"citationID":"OUA5DRgk","properties":{"formattedCitation":"(Grodin &amp; McDonough, 2021)","plainCitation":"(Grodin &amp; McDonough, 2021)","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AD1B05" w:rsidRPr="00AD1B05">
        <w:rPr>
          <w:rFonts w:ascii="Times New Roman" w:hAnsi="Times New Roman" w:cs="Times New Roman"/>
        </w:rPr>
        <w:t>(Grodin &amp; McDonough, 2021)</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w:t>
      </w:r>
      <w:r w:rsidR="00A4389A">
        <w:rPr>
          <w:rFonts w:asciiTheme="majorBidi" w:hAnsiTheme="majorBidi" w:cstheme="majorBidi"/>
        </w:rPr>
        <w:t xml:space="preserve">However, </w:t>
      </w:r>
      <w:r w:rsidR="005875ED">
        <w:rPr>
          <w:rFonts w:asciiTheme="majorBidi" w:hAnsiTheme="majorBidi" w:cstheme="majorBidi"/>
        </w:rPr>
        <w:t xml:space="preserve">there is few studies for teaching verbal communication to non-speaking autistic population based on a recent review </w:t>
      </w:r>
      <w:r w:rsidR="005875ED">
        <w:rPr>
          <w:rFonts w:asciiTheme="majorBidi" w:hAnsiTheme="majorBidi" w:cstheme="majorBidi"/>
        </w:rPr>
        <w:fldChar w:fldCharType="begin"/>
      </w:r>
      <w:r w:rsidR="00AD1B05">
        <w:rPr>
          <w:rFonts w:asciiTheme="majorBidi" w:hAnsiTheme="majorBidi" w:cstheme="majorBidi"/>
        </w:rPr>
        <w:instrText xml:space="preserve"> ADDIN ZOTERO_ITEM CSL_CITATION {"citationID":"Pm5pbaCb","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Pr>
          <w:rFonts w:asciiTheme="majorBidi" w:hAnsiTheme="majorBidi" w:cstheme="majorBidi"/>
        </w:rPr>
        <w:fldChar w:fldCharType="separate"/>
      </w:r>
      <w:r w:rsidR="00AD1B05" w:rsidRPr="00AD1B05">
        <w:rPr>
          <w:rFonts w:ascii="Times New Roman" w:hAnsi="Times New Roman" w:cs="Times New Roman"/>
        </w:rPr>
        <w:t>(Koegel et al., 2020)</w:t>
      </w:r>
      <w:r w:rsidR="005875ED">
        <w:rPr>
          <w:rFonts w:asciiTheme="majorBidi" w:hAnsiTheme="majorBidi" w:cstheme="majorBidi"/>
        </w:rPr>
        <w:fldChar w:fldCharType="end"/>
      </w:r>
      <w:r w:rsidR="005875ED">
        <w:rPr>
          <w:rFonts w:asciiTheme="majorBidi" w:hAnsiTheme="majorBidi" w:cstheme="majorBidi"/>
        </w:rPr>
        <w:t>. Autistic people</w:t>
      </w:r>
      <w:r w:rsidR="00F54CBC">
        <w:rPr>
          <w:rFonts w:asciiTheme="majorBidi" w:hAnsiTheme="majorBidi" w:cstheme="majorBidi"/>
        </w:rPr>
        <w:t xml:space="preserve"> need a sense of belonging to society and social inclusion, but feeling isolated could affect their mental health and trigger </w:t>
      </w:r>
      <w:r w:rsidR="005875ED">
        <w:rPr>
          <w:rFonts w:asciiTheme="majorBidi" w:hAnsiTheme="majorBidi" w:cstheme="majorBidi"/>
        </w:rPr>
        <w:t xml:space="preserve">a variety of emotional problems such as </w:t>
      </w:r>
      <w:r w:rsidR="00F54CBC">
        <w:rPr>
          <w:rFonts w:asciiTheme="majorBidi" w:hAnsiTheme="majorBidi" w:cstheme="majorBidi"/>
        </w:rPr>
        <w:t xml:space="preserve">suicidal ideas </w:t>
      </w:r>
      <w:r w:rsidR="00F54CBC">
        <w:rPr>
          <w:rFonts w:asciiTheme="majorBidi" w:hAnsiTheme="majorBidi" w:cstheme="majorBidi"/>
        </w:rPr>
        <w:fldChar w:fldCharType="begin"/>
      </w:r>
      <w:r w:rsidR="00AD1B05">
        <w:rPr>
          <w:rFonts w:asciiTheme="majorBidi" w:hAnsiTheme="majorBidi" w:cstheme="majorBidi"/>
        </w:rPr>
        <w:instrText xml:space="preserve"> ADDIN ZOTERO_ITEM CSL_CITATION {"citationID":"rAOagqYe","properties":{"formattedCitation":"(Mitchell et al., 2021)","plainCitation":"(Mitchell et al., 2021)","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AD1B05" w:rsidRPr="00AD1B05">
        <w:rPr>
          <w:rFonts w:ascii="Times New Roman" w:hAnsi="Times New Roman" w:cs="Times New Roman"/>
        </w:rPr>
        <w:t>(Mitchell et al., 2021)</w:t>
      </w:r>
      <w:r w:rsidR="00F54CBC">
        <w:rPr>
          <w:rFonts w:asciiTheme="majorBidi" w:hAnsiTheme="majorBidi" w:cstheme="majorBidi"/>
        </w:rPr>
        <w:fldChar w:fldCharType="end"/>
      </w:r>
      <w:r w:rsidR="00DE3923">
        <w:rPr>
          <w:rFonts w:asciiTheme="majorBidi" w:hAnsiTheme="majorBidi" w:cstheme="majorBidi"/>
        </w:rPr>
        <w:t xml:space="preserve"> and self-injury behaviors, </w:t>
      </w:r>
      <w:r w:rsidR="005875ED">
        <w:rPr>
          <w:rFonts w:asciiTheme="majorBidi" w:hAnsiTheme="majorBidi" w:cstheme="majorBidi"/>
        </w:rPr>
        <w:t xml:space="preserve">especially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AD1B05">
        <w:rPr>
          <w:rFonts w:asciiTheme="majorBidi" w:hAnsiTheme="majorBidi" w:cstheme="majorBidi"/>
        </w:rPr>
        <w:instrText xml:space="preserve"> ADDIN ZOTERO_ITEM CSL_CITATION {"citationID":"P8XkRaU0","properties":{"formattedCitation":"(Richards et al., 2012)","plainCitation":"(Richards et al., 2012)","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AD1B05" w:rsidRPr="00AD1B05">
        <w:rPr>
          <w:rFonts w:ascii="Times New Roman" w:hAnsi="Times New Roman" w:cs="Times New Roman"/>
        </w:rPr>
        <w:t>(Richards et al., 2012)</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w:t>
      </w:r>
    </w:p>
    <w:p w14:paraId="41032E32" w14:textId="77777777" w:rsidR="00BB16A1" w:rsidRPr="00C51286" w:rsidRDefault="00BB16A1" w:rsidP="00BD6E7A">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 xml:space="preserve">Disadvantage of current AAC </w:t>
      </w:r>
    </w:p>
    <w:p w14:paraId="320FFC05" w14:textId="6ABE7D7F" w:rsidR="004521BB" w:rsidRPr="00394F7D" w:rsidRDefault="00A4389A" w:rsidP="00AD1B05">
      <w:pPr>
        <w:rPr>
          <w:rFonts w:asciiTheme="majorBidi" w:hAnsiTheme="majorBidi" w:cstheme="majorBidi"/>
        </w:rPr>
      </w:pPr>
      <w:r>
        <w:rPr>
          <w:rFonts w:asciiTheme="majorBidi" w:hAnsiTheme="majorBidi" w:cstheme="majorBidi"/>
        </w:rPr>
        <w:t xml:space="preserve">Augmented and Alternative Communication (AAC) is </w:t>
      </w:r>
      <w:r w:rsidR="001C41C8">
        <w:rPr>
          <w:rFonts w:asciiTheme="majorBidi" w:hAnsiTheme="majorBidi" w:cstheme="majorBidi"/>
        </w:rPr>
        <w:t>a substitute</w:t>
      </w:r>
      <w:r>
        <w:rPr>
          <w:rFonts w:asciiTheme="majorBidi" w:hAnsiTheme="majorBidi" w:cstheme="majorBidi"/>
        </w:rPr>
        <w:t xml:space="preserve"> option for non-speaking </w:t>
      </w:r>
      <w:r w:rsidR="00B735DD">
        <w:rPr>
          <w:rFonts w:asciiTheme="majorBidi" w:hAnsiTheme="majorBidi" w:cstheme="majorBidi"/>
        </w:rPr>
        <w:t xml:space="preserve">autistic </w:t>
      </w:r>
      <w:r>
        <w:rPr>
          <w:rFonts w:asciiTheme="majorBidi" w:hAnsiTheme="majorBidi" w:cstheme="majorBidi"/>
        </w:rPr>
        <w:t xml:space="preserve">population to communicate. </w:t>
      </w:r>
      <w:r w:rsidR="00185BB8">
        <w:rPr>
          <w:rFonts w:asciiTheme="majorBidi" w:hAnsiTheme="majorBidi" w:cstheme="majorBidi"/>
        </w:rPr>
        <w:t>A meta-analysis by comparing different types of AAC applications (e.g.,</w:t>
      </w:r>
      <w:r w:rsidR="00185BB8" w:rsidRPr="00394F7D">
        <w:rPr>
          <w:rFonts w:asciiTheme="majorBidi" w:hAnsiTheme="majorBidi" w:cstheme="majorBidi"/>
        </w:rPr>
        <w:t xml:space="preserve"> Picture Exchange (PE), Picture Exchange Communication Systems (PECS), Speech Generating Devices (SGD)</w:t>
      </w:r>
      <w:r w:rsidR="00185BB8">
        <w:rPr>
          <w:rFonts w:asciiTheme="majorBidi" w:hAnsiTheme="majorBidi" w:cstheme="majorBidi"/>
        </w:rPr>
        <w:t>), reported that autistic population prefer using technology</w:t>
      </w:r>
      <w:r>
        <w:rPr>
          <w:rFonts w:asciiTheme="majorBidi" w:hAnsiTheme="majorBidi" w:cstheme="majorBidi"/>
        </w:rPr>
        <w:t>-based AAC</w:t>
      </w:r>
      <w:r w:rsidR="00185BB8">
        <w:rPr>
          <w:rFonts w:asciiTheme="majorBidi" w:hAnsiTheme="majorBidi" w:cstheme="majorBidi"/>
        </w:rPr>
        <w:t xml:space="preserve">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AD1B05">
        <w:rPr>
          <w:rFonts w:asciiTheme="majorBidi" w:hAnsiTheme="majorBidi" w:cstheme="majorBidi"/>
        </w:rPr>
        <w:instrText xml:space="preserve"> ADDIN ZOTERO_ITEM CSL_CITATION {"citationID":"YrNAKB0c","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AD1B05" w:rsidRPr="00AD1B05">
        <w:rPr>
          <w:rFonts w:ascii="Times New Roman" w:hAnsi="Times New Roman" w:cs="Times New Roman"/>
        </w:rPr>
        <w:t>(Aydin &amp; Diken, 2020)</w:t>
      </w:r>
      <w:r w:rsidR="007111E0">
        <w:rPr>
          <w:rFonts w:asciiTheme="majorBidi" w:hAnsiTheme="majorBidi" w:cstheme="majorBidi"/>
        </w:rPr>
        <w:fldChar w:fldCharType="end"/>
      </w:r>
      <w:r w:rsidR="00185BB8">
        <w:rPr>
          <w:rFonts w:asciiTheme="majorBidi" w:hAnsiTheme="majorBidi" w:cstheme="majorBidi"/>
        </w:rPr>
        <w:t>. However, c</w:t>
      </w:r>
      <w:r w:rsidR="004521BB" w:rsidRPr="00394F7D">
        <w:rPr>
          <w:rFonts w:asciiTheme="majorBidi" w:hAnsiTheme="majorBidi" w:cstheme="majorBidi"/>
        </w:rPr>
        <w:t>urrent AAC</w:t>
      </w:r>
      <w:r>
        <w:rPr>
          <w:rFonts w:asciiTheme="majorBidi" w:hAnsiTheme="majorBidi" w:cstheme="majorBidi"/>
        </w:rPr>
        <w:t xml:space="preserve"> devices</w:t>
      </w:r>
      <w:r w:rsidR="004521BB" w:rsidRPr="00394F7D">
        <w:rPr>
          <w:rFonts w:asciiTheme="majorBidi" w:hAnsiTheme="majorBidi" w:cstheme="majorBidi"/>
        </w:rPr>
        <w:t xml:space="preserve"> </w:t>
      </w:r>
      <w:r w:rsidR="004521BB">
        <w:rPr>
          <w:rFonts w:asciiTheme="majorBidi" w:hAnsiTheme="majorBidi" w:cstheme="majorBidi"/>
        </w:rPr>
        <w:t xml:space="preserve">for non-speaking autistic population </w:t>
      </w:r>
      <w:r w:rsidR="004521BB" w:rsidRPr="00394F7D">
        <w:rPr>
          <w:rFonts w:asciiTheme="majorBidi" w:hAnsiTheme="majorBidi" w:cstheme="majorBidi"/>
        </w:rPr>
        <w:t>are not always equitably accessible in term</w:t>
      </w:r>
      <w:r>
        <w:rPr>
          <w:rFonts w:asciiTheme="majorBidi" w:hAnsiTheme="majorBidi" w:cstheme="majorBidi"/>
        </w:rPr>
        <w:t>s</w:t>
      </w:r>
      <w:r w:rsidR="004521BB" w:rsidRPr="00394F7D">
        <w:rPr>
          <w:rFonts w:asciiTheme="majorBidi" w:hAnsiTheme="majorBidi" w:cstheme="majorBidi"/>
        </w:rPr>
        <w:t xml:space="preserve"> of learnability, availability, affordability </w:t>
      </w:r>
      <w:r w:rsidR="004521BB"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XHxvGZ0l","properties":{"formattedCitation":"(Baxter et al., 2012; Elsahar et al., 2019; Moorcroft et al., 2019)","plainCitation":"(Baxter et al., 2012; Elsahar et al., 2019;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AD1B05" w:rsidRPr="00AD1B05">
        <w:rPr>
          <w:rFonts w:ascii="Times New Roman" w:hAnsi="Times New Roman" w:cs="Times New Roman"/>
        </w:rPr>
        <w:t>(Baxter et al., 2012; Elsahar et al., 2019; Moorcroft et al., 2019)</w:t>
      </w:r>
      <w:r w:rsidR="004521BB" w:rsidRPr="00394F7D">
        <w:rPr>
          <w:rFonts w:asciiTheme="majorBidi" w:hAnsiTheme="majorBidi" w:cstheme="majorBidi"/>
        </w:rPr>
        <w:fldChar w:fldCharType="end"/>
      </w:r>
      <w:r>
        <w:rPr>
          <w:rFonts w:asciiTheme="majorBidi" w:hAnsiTheme="majorBidi" w:cstheme="majorBidi"/>
        </w:rPr>
        <w:t>. The use of AAC devices</w:t>
      </w:r>
      <w:r w:rsidR="004521BB">
        <w:rPr>
          <w:rFonts w:asciiTheme="majorBidi" w:hAnsiTheme="majorBidi" w:cstheme="majorBidi"/>
        </w:rPr>
        <w:t xml:space="preserve"> </w:t>
      </w:r>
      <w:r>
        <w:rPr>
          <w:rFonts w:asciiTheme="majorBidi" w:hAnsiTheme="majorBidi" w:cstheme="majorBidi"/>
        </w:rPr>
        <w:t xml:space="preserve">needs </w:t>
      </w:r>
      <w:r w:rsidR="00084AFB">
        <w:rPr>
          <w:rFonts w:asciiTheme="majorBidi" w:hAnsiTheme="majorBidi" w:cstheme="majorBidi"/>
        </w:rPr>
        <w:t>training</w:t>
      </w:r>
      <w:r>
        <w:rPr>
          <w:rFonts w:asciiTheme="majorBidi" w:hAnsiTheme="majorBidi" w:cstheme="majorBidi"/>
        </w:rPr>
        <w:t xml:space="preserve"> for autistic individuals and extensive </w:t>
      </w:r>
      <w:r w:rsidR="004521BB">
        <w:rPr>
          <w:rFonts w:asciiTheme="majorBidi" w:hAnsiTheme="majorBidi" w:cstheme="majorBidi"/>
        </w:rPr>
        <w:t xml:space="preserve">theoretical and practical experiences for teachers </w:t>
      </w:r>
      <w:r w:rsidR="004521BB">
        <w:rPr>
          <w:rFonts w:asciiTheme="majorBidi" w:hAnsiTheme="majorBidi" w:cstheme="majorBidi"/>
        </w:rPr>
        <w:fldChar w:fldCharType="begin"/>
      </w:r>
      <w:r w:rsidR="00AD1B05">
        <w:rPr>
          <w:rFonts w:asciiTheme="majorBidi" w:hAnsiTheme="majorBidi" w:cstheme="majorBidi"/>
        </w:rPr>
        <w:instrText xml:space="preserve"> ADDIN ZOTERO_ITEM CSL_CITATION {"citationID":"xQWQ46mv","properties":{"formattedCitation":"(Baxter et al., 2012; Moorcroft et al., 2019)","plainCitation":"(Baxter et al., 2012; Moorcroft et al., 2019)","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AD1B05" w:rsidRPr="00AD1B05">
        <w:rPr>
          <w:rFonts w:ascii="Times New Roman" w:hAnsi="Times New Roman" w:cs="Times New Roman"/>
        </w:rPr>
        <w:t>(Baxter et al., 2012; Moorcroft et al., 2019)</w:t>
      </w:r>
      <w:r w:rsidR="004521BB">
        <w:rPr>
          <w:rFonts w:asciiTheme="majorBidi" w:hAnsiTheme="majorBidi" w:cstheme="majorBidi"/>
        </w:rPr>
        <w:fldChar w:fldCharType="end"/>
      </w:r>
      <w:r w:rsidR="004521BB">
        <w:rPr>
          <w:rFonts w:asciiTheme="majorBidi" w:hAnsiTheme="majorBidi" w:cstheme="majorBidi"/>
        </w:rPr>
        <w:t>.</w:t>
      </w:r>
      <w:r w:rsidR="00185BB8" w:rsidRPr="00185BB8">
        <w:rPr>
          <w:rFonts w:asciiTheme="majorBidi" w:hAnsiTheme="majorBidi" w:cstheme="majorBidi"/>
        </w:rPr>
        <w:t xml:space="preserve"> </w:t>
      </w:r>
      <w:r w:rsidR="00185BB8" w:rsidRPr="00394F7D">
        <w:rPr>
          <w:rFonts w:asciiTheme="majorBidi" w:hAnsiTheme="majorBidi" w:cstheme="majorBidi"/>
        </w:rPr>
        <w:t xml:space="preserve">Further, motor skills problems </w:t>
      </w:r>
      <w:r w:rsidR="00185BB8">
        <w:rPr>
          <w:rFonts w:asciiTheme="majorBidi" w:hAnsiTheme="majorBidi" w:cstheme="majorBidi"/>
        </w:rPr>
        <w:t>in autistic population can limit</w:t>
      </w:r>
      <w:r w:rsidR="00185BB8" w:rsidRPr="00394F7D">
        <w:rPr>
          <w:rFonts w:asciiTheme="majorBidi" w:hAnsiTheme="majorBidi" w:cstheme="majorBidi"/>
        </w:rPr>
        <w:t xml:space="preserve"> </w:t>
      </w:r>
      <w:r w:rsidR="00185BB8">
        <w:rPr>
          <w:rFonts w:asciiTheme="majorBidi" w:hAnsiTheme="majorBidi" w:cstheme="majorBidi"/>
        </w:rPr>
        <w:t xml:space="preserve">the </w:t>
      </w:r>
      <w:r w:rsidR="00185BB8" w:rsidRPr="00394F7D">
        <w:rPr>
          <w:rFonts w:asciiTheme="majorBidi" w:hAnsiTheme="majorBidi" w:cstheme="majorBidi"/>
        </w:rPr>
        <w:t xml:space="preserve">use of </w:t>
      </w:r>
      <w:r w:rsidR="00185BB8">
        <w:rPr>
          <w:rFonts w:asciiTheme="majorBidi" w:hAnsiTheme="majorBidi" w:cstheme="majorBidi"/>
        </w:rPr>
        <w:t xml:space="preserve">some AAC application, such as </w:t>
      </w:r>
      <w:r w:rsidR="00185BB8" w:rsidRPr="00394F7D">
        <w:rPr>
          <w:rFonts w:asciiTheme="majorBidi" w:hAnsiTheme="majorBidi" w:cstheme="majorBidi"/>
        </w:rPr>
        <w:t xml:space="preserve">manual sign </w:t>
      </w:r>
      <w:r w:rsidR="00185BB8">
        <w:rPr>
          <w:rFonts w:asciiTheme="majorBidi" w:hAnsiTheme="majorBidi" w:cstheme="majorBidi"/>
        </w:rPr>
        <w:t xml:space="preserve">apps </w:t>
      </w:r>
      <w:r w:rsidR="00185BB8"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185BB8" w:rsidRPr="00394F7D">
        <w:rPr>
          <w:rFonts w:asciiTheme="majorBidi" w:hAnsiTheme="majorBidi" w:cstheme="majorBidi"/>
        </w:rPr>
        <w:fldChar w:fldCharType="separate"/>
      </w:r>
      <w:r w:rsidR="00AD1B05" w:rsidRPr="00AD1B05">
        <w:rPr>
          <w:rFonts w:ascii="Times New Roman" w:hAnsi="Times New Roman" w:cs="Times New Roman"/>
        </w:rPr>
        <w:t>(Aydin &amp; Diken, 2020)</w:t>
      </w:r>
      <w:r w:rsidR="00185BB8" w:rsidRPr="00394F7D">
        <w:rPr>
          <w:rFonts w:asciiTheme="majorBidi" w:hAnsiTheme="majorBidi" w:cstheme="majorBidi"/>
        </w:rPr>
        <w:fldChar w:fldCharType="end"/>
      </w:r>
      <w:r w:rsidR="00185BB8" w:rsidRPr="00394F7D">
        <w:rPr>
          <w:rFonts w:asciiTheme="majorBidi" w:hAnsiTheme="majorBidi" w:cstheme="majorBidi"/>
        </w:rPr>
        <w:t>.</w:t>
      </w:r>
    </w:p>
    <w:p w14:paraId="2A442D13" w14:textId="77777777" w:rsidR="006D780B" w:rsidRPr="00C51286" w:rsidRDefault="006D780B" w:rsidP="009C30DD">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BCI and its application</w:t>
      </w:r>
    </w:p>
    <w:p w14:paraId="148202E7" w14:textId="4A7F4145" w:rsidR="00BB16A1" w:rsidRPr="00394F7D" w:rsidRDefault="00A243F8" w:rsidP="00AD1B05">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AD1B05" w:rsidRPr="00AD1B05">
        <w:rPr>
          <w:rFonts w:ascii="Times New Roman" w:hAnsi="Times New Roman" w:cs="Times New Roman"/>
        </w:rPr>
        <w:t>(Hossain &amp; Doulah, 2020)</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r w:rsidR="006C0B7A"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006C0B7A" w:rsidRPr="00394F7D">
        <w:rPr>
          <w:rFonts w:asciiTheme="majorBidi" w:hAnsiTheme="majorBidi" w:cstheme="majorBidi"/>
        </w:rPr>
        <w:t xml:space="preserve"> </w:t>
      </w:r>
      <w:r w:rsidR="006C0B7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394F7D">
        <w:rPr>
          <w:rFonts w:asciiTheme="majorBidi" w:hAnsiTheme="majorBidi" w:cstheme="majorBidi"/>
        </w:rPr>
        <w:fldChar w:fldCharType="separate"/>
      </w:r>
      <w:r w:rsidR="00AD1B05" w:rsidRPr="00AD1B05">
        <w:rPr>
          <w:rFonts w:ascii="Times New Roman" w:hAnsi="Times New Roman" w:cs="Times New Roman"/>
        </w:rPr>
        <w:t>(Hossain &amp; Doulah, 2020)</w:t>
      </w:r>
      <w:r w:rsidR="006C0B7A" w:rsidRPr="00394F7D">
        <w:rPr>
          <w:rFonts w:asciiTheme="majorBidi" w:hAnsiTheme="majorBidi" w:cstheme="majorBidi"/>
        </w:rPr>
        <w:fldChar w:fldCharType="end"/>
      </w:r>
      <w:r w:rsidR="006C0B7A" w:rsidRPr="00394F7D">
        <w:rPr>
          <w:rFonts w:asciiTheme="majorBidi" w:hAnsiTheme="majorBidi" w:cstheme="majorBidi"/>
        </w:rPr>
        <w:t xml:space="preserve"> </w:t>
      </w:r>
      <w:r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006C0B7A" w:rsidRPr="00394F7D">
        <w:rPr>
          <w:rFonts w:asciiTheme="majorBidi" w:hAnsiTheme="majorBidi" w:cstheme="majorBidi"/>
        </w:rPr>
        <w:t xml:space="preserve">including </w:t>
      </w:r>
      <w:r w:rsidR="0001359E" w:rsidRPr="00394F7D">
        <w:rPr>
          <w:rFonts w:asciiTheme="majorBidi" w:hAnsiTheme="majorBidi" w:cstheme="majorBidi"/>
        </w:rPr>
        <w:t>rehabilitation</w:t>
      </w:r>
      <w:r w:rsidR="006C0B7A"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006C0B7A" w:rsidRPr="00394F7D">
        <w:rPr>
          <w:rFonts w:asciiTheme="majorBidi" w:hAnsiTheme="majorBidi" w:cstheme="majorBidi"/>
        </w:rPr>
        <w:t xml:space="preserve"> (e.g., autism, coma)</w:t>
      </w:r>
      <w:r w:rsidR="0001359E" w:rsidRPr="00394F7D">
        <w:rPr>
          <w:rFonts w:asciiTheme="majorBidi" w:hAnsiTheme="majorBidi" w:cstheme="majorBidi"/>
        </w:rPr>
        <w:t>, recreation</w:t>
      </w:r>
      <w:r w:rsidR="006C0B7A"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006C0B7A"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AD1B05" w:rsidRPr="00AD1B05">
        <w:rPr>
          <w:rFonts w:ascii="Times New Roman" w:hAnsi="Times New Roman" w:cs="Times New Roman"/>
        </w:rPr>
        <w:t>(Zander et al., 2010)</w:t>
      </w:r>
      <w:r w:rsidR="0001359E" w:rsidRPr="00394F7D">
        <w:rPr>
          <w:rFonts w:asciiTheme="majorBidi" w:hAnsiTheme="majorBidi" w:cstheme="majorBidi"/>
        </w:rPr>
        <w:fldChar w:fldCharType="end"/>
      </w:r>
      <w:r w:rsidR="006C0B7A" w:rsidRPr="00394F7D">
        <w:rPr>
          <w:rFonts w:asciiTheme="majorBidi" w:hAnsiTheme="majorBidi" w:cstheme="majorBidi"/>
          <w:sz w:val="24"/>
          <w:szCs w:val="24"/>
        </w:rPr>
        <w:t xml:space="preserve">. </w:t>
      </w:r>
      <w:r w:rsidR="008C7A9B" w:rsidRPr="00394F7D">
        <w:rPr>
          <w:rFonts w:asciiTheme="majorBidi" w:hAnsiTheme="majorBidi" w:cstheme="majorBidi"/>
        </w:rPr>
        <w:t xml:space="preserve">BCI is easy to use and </w:t>
      </w:r>
      <w:r w:rsidR="00B91373" w:rsidRPr="00394F7D">
        <w:rPr>
          <w:rFonts w:asciiTheme="majorBidi" w:hAnsiTheme="majorBidi" w:cstheme="majorBidi"/>
        </w:rPr>
        <w:t xml:space="preserve">does not need training or using motor skills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Elsahar et al., 2019)</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r w:rsidR="00B91373">
        <w:rPr>
          <w:rFonts w:asciiTheme="majorBidi" w:hAnsiTheme="majorBidi" w:cstheme="majorBidi"/>
        </w:rPr>
        <w:t xml:space="preserve">Researchers state that </w:t>
      </w:r>
      <w:r w:rsidR="00B91373" w:rsidRPr="00394F7D">
        <w:rPr>
          <w:rFonts w:asciiTheme="majorBidi" w:hAnsiTheme="majorBidi" w:cstheme="majorBidi"/>
        </w:rPr>
        <w:t>EEG-based BCI with an accurate algorithm using machine learning (ML) could be influential in leading us to understand autism</w:t>
      </w:r>
      <w:r w:rsidR="00B91373">
        <w:rPr>
          <w:rFonts w:asciiTheme="majorBidi" w:hAnsiTheme="majorBidi" w:cstheme="majorBidi"/>
        </w:rPr>
        <w:t xml:space="preserve"> better</w:t>
      </w:r>
      <w:r w:rsidR="00B91373" w:rsidRPr="00394F7D">
        <w:rPr>
          <w:rFonts w:asciiTheme="majorBidi" w:hAnsiTheme="majorBidi" w:cstheme="majorBidi"/>
        </w:rPr>
        <w:t xml:space="preserve">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M. G. Ezabadi &amp; M. H. Moradi, 2021)</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p>
    <w:p w14:paraId="5AB618F4" w14:textId="77777777" w:rsidR="003D459D" w:rsidRPr="00C51286" w:rsidRDefault="003D459D" w:rsidP="0017538E">
      <w:pPr>
        <w:rPr>
          <w:rFonts w:asciiTheme="majorBidi" w:hAnsiTheme="majorBidi" w:cstheme="majorBidi"/>
          <w:i/>
          <w:iCs/>
          <w:color w:val="5B9BD5" w:themeColor="accent1"/>
          <w:u w:val="single"/>
        </w:rPr>
      </w:pPr>
      <w:r w:rsidRPr="00C51286">
        <w:rPr>
          <w:rFonts w:asciiTheme="majorBidi" w:hAnsiTheme="majorBidi" w:cstheme="majorBidi"/>
          <w:i/>
          <w:iCs/>
          <w:color w:val="5B9BD5" w:themeColor="accent1"/>
          <w:u w:val="single"/>
        </w:rPr>
        <w:t>BCI application in autism</w:t>
      </w:r>
    </w:p>
    <w:p w14:paraId="16E83BF5" w14:textId="1BDE6356" w:rsidR="0013210A" w:rsidRDefault="00A90D02" w:rsidP="00AD1B05">
      <w:pPr>
        <w:rPr>
          <w:rFonts w:asciiTheme="majorBidi" w:hAnsiTheme="majorBidi" w:cstheme="majorBidi"/>
        </w:rPr>
      </w:pPr>
      <w:r>
        <w:rPr>
          <w:rFonts w:asciiTheme="majorBidi" w:hAnsiTheme="majorBidi" w:cstheme="majorBidi"/>
        </w:rPr>
        <w:t xml:space="preserve">Based on our brief literature review (from 2015 to 2022), </w:t>
      </w:r>
      <w:r w:rsidR="00252456" w:rsidRPr="00394F7D">
        <w:rPr>
          <w:rFonts w:asciiTheme="majorBidi" w:hAnsiTheme="majorBidi" w:cstheme="majorBidi"/>
        </w:rPr>
        <w:t>BCI</w:t>
      </w:r>
      <w:r w:rsidR="00B91373">
        <w:rPr>
          <w:rFonts w:asciiTheme="majorBidi" w:hAnsiTheme="majorBidi" w:cstheme="majorBidi"/>
        </w:rPr>
        <w:t xml:space="preserve"> studies</w:t>
      </w:r>
      <w:r w:rsidR="00252456" w:rsidRPr="00394F7D">
        <w:rPr>
          <w:rFonts w:asciiTheme="majorBidi" w:hAnsiTheme="majorBidi" w:cstheme="majorBidi"/>
        </w:rPr>
        <w:t xml:space="preserve"> </w:t>
      </w:r>
      <w:r w:rsidR="00B91373">
        <w:rPr>
          <w:rFonts w:asciiTheme="majorBidi" w:hAnsiTheme="majorBidi" w:cstheme="majorBidi"/>
        </w:rPr>
        <w:t xml:space="preserve">in </w:t>
      </w:r>
      <w:r w:rsidR="0077208A" w:rsidRPr="00394F7D">
        <w:rPr>
          <w:rFonts w:asciiTheme="majorBidi" w:hAnsiTheme="majorBidi" w:cstheme="majorBidi"/>
        </w:rPr>
        <w:t xml:space="preserve">autism </w:t>
      </w:r>
      <w:r w:rsidR="00B91373">
        <w:rPr>
          <w:rFonts w:asciiTheme="majorBidi" w:hAnsiTheme="majorBidi" w:cstheme="majorBidi"/>
        </w:rPr>
        <w:t xml:space="preserve">field </w:t>
      </w:r>
      <w:r w:rsidR="00B77FCC">
        <w:rPr>
          <w:rFonts w:asciiTheme="majorBidi" w:hAnsiTheme="majorBidi" w:cstheme="majorBidi"/>
        </w:rPr>
        <w:t xml:space="preserve">can be classified in two main class, i.e., </w:t>
      </w:r>
      <w:r w:rsidR="002870CC">
        <w:rPr>
          <w:rFonts w:asciiTheme="majorBidi" w:hAnsiTheme="majorBidi" w:cstheme="majorBidi"/>
        </w:rPr>
        <w:t xml:space="preserve">identification </w:t>
      </w:r>
      <w:r w:rsidR="007832A2">
        <w:rPr>
          <w:rFonts w:asciiTheme="majorBidi" w:hAnsiTheme="majorBidi" w:cstheme="majorBidi"/>
        </w:rPr>
        <w:t xml:space="preserve">and rehabilitation purposes. For example, BCI </w:t>
      </w:r>
      <w:r w:rsidR="00B967D4">
        <w:rPr>
          <w:rFonts w:asciiTheme="majorBidi" w:hAnsiTheme="majorBidi" w:cstheme="majorBidi"/>
        </w:rPr>
        <w:t xml:space="preserve">can </w:t>
      </w:r>
      <w:r w:rsidR="007832A2">
        <w:rPr>
          <w:rFonts w:asciiTheme="majorBidi" w:hAnsiTheme="majorBidi" w:cstheme="majorBidi"/>
        </w:rPr>
        <w:t xml:space="preserve">identify </w:t>
      </w:r>
      <w:r w:rsidR="002B58B2" w:rsidRPr="00394F7D">
        <w:rPr>
          <w:rFonts w:asciiTheme="majorBidi" w:hAnsiTheme="majorBidi" w:cstheme="majorBidi"/>
        </w:rPr>
        <w:t xml:space="preserve">sound/music preferences </w:t>
      </w:r>
      <w:r w:rsidR="002B58B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AD1B05" w:rsidRPr="00AD1B05">
        <w:rPr>
          <w:rFonts w:ascii="Times New Roman" w:hAnsi="Times New Roman" w:cs="Times New Roman"/>
        </w:rPr>
        <w:t>(Cibrian et al., 2018)</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AD1B05" w:rsidRPr="00AD1B05">
        <w:rPr>
          <w:rFonts w:ascii="Times New Roman" w:hAnsi="Times New Roman" w:cs="Times New Roman"/>
        </w:rPr>
        <w:t>(Niu et al., 2022)</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w:t>
      </w:r>
      <w:r w:rsidR="0077208A" w:rsidRPr="00394F7D">
        <w:rPr>
          <w:rFonts w:asciiTheme="majorBidi" w:hAnsiTheme="majorBidi" w:cstheme="majorBidi"/>
        </w:rPr>
        <w:t xml:space="preserve">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Sundaresan A et al., 20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Penchina et al., 2020)</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xml:space="preserve">, </w:t>
      </w:r>
      <w:r w:rsidR="007832A2">
        <w:rPr>
          <w:rFonts w:asciiTheme="majorBidi" w:hAnsiTheme="majorBidi" w:cstheme="majorBidi"/>
        </w:rPr>
        <w:t xml:space="preserve">and </w:t>
      </w:r>
      <w:r w:rsidR="002B58B2" w:rsidRPr="00394F7D">
        <w:rPr>
          <w:rFonts w:asciiTheme="majorBidi" w:hAnsiTheme="majorBidi" w:cstheme="majorBidi"/>
        </w:rPr>
        <w:t>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Eldeeb et al., 2021; Fan et al., 2018; Val-Calvo et al., 2017)</w:t>
      </w:r>
      <w:r w:rsidR="0077208A" w:rsidRPr="00394F7D">
        <w:rPr>
          <w:rFonts w:asciiTheme="majorBidi" w:hAnsiTheme="majorBidi" w:cstheme="majorBidi"/>
        </w:rPr>
        <w:fldChar w:fldCharType="end"/>
      </w:r>
      <w:r w:rsidR="0077208A" w:rsidRPr="00394F7D">
        <w:rPr>
          <w:rFonts w:asciiTheme="majorBidi" w:hAnsiTheme="majorBidi" w:cstheme="majorBidi"/>
        </w:rPr>
        <w:t>, interest to tasks by monitoring the level of attention</w:t>
      </w:r>
      <w:r w:rsidR="00B967D4">
        <w:rPr>
          <w:rFonts w:asciiTheme="majorBidi" w:hAnsiTheme="majorBidi" w:cstheme="majorBidi"/>
        </w:rPr>
        <w:t xml:space="preserve"> of</w:t>
      </w:r>
      <w:r w:rsidR="00B967D4" w:rsidRPr="00394F7D">
        <w:rPr>
          <w:rFonts w:asciiTheme="majorBidi" w:hAnsiTheme="majorBidi" w:cstheme="majorBidi"/>
        </w:rPr>
        <w:t xml:space="preserve"> autistic children</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AD1B05" w:rsidRPr="00AD1B05">
        <w:rPr>
          <w:rFonts w:ascii="Times New Roman" w:hAnsi="Times New Roman" w:cs="Times New Roman"/>
        </w:rPr>
        <w:t>(Ravindranathan et al., 2020)</w:t>
      </w:r>
      <w:r w:rsidR="0077208A" w:rsidRPr="00394F7D">
        <w:rPr>
          <w:rFonts w:asciiTheme="majorBidi" w:hAnsiTheme="majorBidi" w:cstheme="majorBidi"/>
        </w:rPr>
        <w:fldChar w:fldCharType="end"/>
      </w:r>
      <w:r w:rsidR="0077208A" w:rsidRPr="00394F7D">
        <w:rPr>
          <w:rFonts w:asciiTheme="majorBidi" w:hAnsiTheme="majorBidi" w:cstheme="majorBidi"/>
        </w:rPr>
        <w:t>,</w:t>
      </w:r>
      <w:r w:rsidR="00252456" w:rsidRPr="00394F7D">
        <w:rPr>
          <w:rFonts w:asciiTheme="majorBidi" w:hAnsiTheme="majorBidi" w:cstheme="majorBidi"/>
        </w:rPr>
        <w:t xml:space="preserve"> </w:t>
      </w:r>
      <w:r w:rsidR="00AE4D48">
        <w:rPr>
          <w:rFonts w:asciiTheme="majorBidi" w:hAnsiTheme="majorBidi" w:cstheme="majorBidi"/>
        </w:rPr>
        <w:t xml:space="preserve">and </w:t>
      </w:r>
      <w:r w:rsidR="00E72DDC">
        <w:rPr>
          <w:rFonts w:asciiTheme="majorBidi" w:hAnsiTheme="majorBidi" w:cstheme="majorBidi"/>
        </w:rPr>
        <w:t>social</w:t>
      </w:r>
      <w:r w:rsidR="003F4922" w:rsidRPr="00394F7D">
        <w:rPr>
          <w:rFonts w:asciiTheme="majorBidi" w:hAnsiTheme="majorBidi" w:cstheme="majorBidi"/>
        </w:rPr>
        <w:t xml:space="preserve"> joint attention</w:t>
      </w:r>
      <w:r w:rsidR="00D551FA">
        <w:rPr>
          <w:rFonts w:asciiTheme="majorBidi" w:hAnsiTheme="majorBidi" w:cstheme="majorBidi"/>
        </w:rPr>
        <w:t xml:space="preserve"> of</w:t>
      </w:r>
      <w:r w:rsidR="00D551FA" w:rsidRPr="00394F7D">
        <w:rPr>
          <w:rFonts w:asciiTheme="majorBidi" w:hAnsiTheme="majorBidi" w:cstheme="majorBidi"/>
        </w:rPr>
        <w:t xml:space="preserve"> autistic children</w:t>
      </w:r>
      <w:r w:rsidR="003F4922" w:rsidRPr="00394F7D">
        <w:rPr>
          <w:rFonts w:asciiTheme="majorBidi" w:hAnsiTheme="majorBidi" w:cstheme="majorBidi"/>
        </w:rPr>
        <w:t xml:space="preserve"> </w:t>
      </w:r>
      <w:r w:rsidR="003F492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AD1B05" w:rsidRPr="00AD1B05">
        <w:rPr>
          <w:rFonts w:ascii="Times New Roman" w:hAnsi="Times New Roman" w:cs="Times New Roman"/>
        </w:rPr>
        <w:t>(de Arancibia et al., 2020; M. G. Ezabadi &amp; M. H. Moradi, 2021; Simoes et al., 2020)</w:t>
      </w:r>
      <w:r w:rsidR="003F4922" w:rsidRPr="00394F7D">
        <w:rPr>
          <w:rFonts w:asciiTheme="majorBidi" w:hAnsiTheme="majorBidi" w:cstheme="majorBidi"/>
        </w:rPr>
        <w:fldChar w:fldCharType="end"/>
      </w:r>
      <w:r w:rsidR="002870CC">
        <w:rPr>
          <w:rFonts w:asciiTheme="majorBidi" w:hAnsiTheme="majorBidi" w:cstheme="majorBidi"/>
        </w:rPr>
        <w:t>.</w:t>
      </w:r>
      <w:r w:rsidR="009814EE">
        <w:rPr>
          <w:rFonts w:asciiTheme="majorBidi" w:hAnsiTheme="majorBidi" w:cstheme="majorBidi"/>
        </w:rPr>
        <w:t xml:space="preserve"> </w:t>
      </w:r>
      <w:r w:rsidR="0013210A">
        <w:rPr>
          <w:rFonts w:asciiTheme="majorBidi" w:hAnsiTheme="majorBidi" w:cstheme="majorBidi"/>
        </w:rPr>
        <w:t xml:space="preserve">Rehabilitation-purposed BCIs for autism </w:t>
      </w:r>
      <w:r w:rsidR="00471C4B">
        <w:rPr>
          <w:rFonts w:asciiTheme="majorBidi" w:hAnsiTheme="majorBidi" w:cstheme="majorBidi"/>
        </w:rPr>
        <w:t>improves:</w:t>
      </w:r>
      <w:r w:rsidR="0013210A">
        <w:rPr>
          <w:rFonts w:asciiTheme="majorBidi" w:hAnsiTheme="majorBidi" w:cstheme="majorBidi"/>
        </w:rPr>
        <w:t xml:space="preserve"> </w:t>
      </w:r>
      <w:r w:rsidR="00160F17" w:rsidRPr="00394F7D">
        <w:rPr>
          <w:rFonts w:asciiTheme="majorBidi" w:hAnsiTheme="majorBidi" w:cstheme="majorBidi"/>
        </w:rPr>
        <w:t>attention</w:t>
      </w:r>
      <w:r w:rsidR="00471C4B">
        <w:rPr>
          <w:rFonts w:asciiTheme="majorBidi" w:hAnsiTheme="majorBidi" w:cstheme="majorBidi"/>
        </w:rPr>
        <w:t xml:space="preserve"> using a BCI-based </w:t>
      </w:r>
      <w:r w:rsidR="00471C4B" w:rsidRPr="00394F7D">
        <w:rPr>
          <w:rFonts w:asciiTheme="majorBidi" w:hAnsiTheme="majorBidi" w:cstheme="majorBidi"/>
        </w:rPr>
        <w:t>video game</w:t>
      </w:r>
      <w:r w:rsidR="00160F17">
        <w:rPr>
          <w:rFonts w:asciiTheme="majorBidi" w:hAnsiTheme="majorBidi" w:cstheme="majorBidi"/>
        </w:rPr>
        <w:t xml:space="preserve"> </w:t>
      </w:r>
      <w:r w:rsidR="00160F17"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394F7D">
        <w:rPr>
          <w:rFonts w:asciiTheme="majorBidi" w:hAnsiTheme="majorBidi" w:cstheme="majorBidi"/>
        </w:rPr>
        <w:fldChar w:fldCharType="separate"/>
      </w:r>
      <w:r w:rsidR="00AD1B05" w:rsidRPr="00AD1B05">
        <w:rPr>
          <w:rFonts w:ascii="Times New Roman" w:hAnsi="Times New Roman" w:cs="Times New Roman"/>
        </w:rPr>
        <w:t>(Mercado et al., 2021)</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252456" w:rsidRPr="00394F7D">
        <w:rPr>
          <w:rFonts w:asciiTheme="majorBidi" w:hAnsiTheme="majorBidi" w:cstheme="majorBidi"/>
        </w:rPr>
        <w:t>social skills</w:t>
      </w:r>
      <w:r w:rsidR="00471C4B">
        <w:rPr>
          <w:rFonts w:asciiTheme="majorBidi" w:hAnsiTheme="majorBidi" w:cstheme="majorBidi"/>
        </w:rPr>
        <w:t xml:space="preserve"> using </w:t>
      </w:r>
      <w:r w:rsidR="00471C4B" w:rsidRPr="00394F7D">
        <w:rPr>
          <w:rFonts w:asciiTheme="majorBidi" w:hAnsiTheme="majorBidi" w:cstheme="majorBidi"/>
        </w:rPr>
        <w:t>neurofeedback training</w:t>
      </w:r>
      <w:r w:rsidR="00252456" w:rsidRPr="00394F7D">
        <w:rPr>
          <w:rFonts w:asciiTheme="majorBidi" w:hAnsiTheme="majorBidi" w:cstheme="majorBidi"/>
        </w:rPr>
        <w:t xml:space="preserve"> </w:t>
      </w:r>
      <w:r w:rsidR="00252456"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394F7D">
        <w:rPr>
          <w:rFonts w:asciiTheme="majorBidi" w:hAnsiTheme="majorBidi" w:cstheme="majorBidi"/>
        </w:rPr>
        <w:fldChar w:fldCharType="separate"/>
      </w:r>
      <w:r w:rsidR="00AD1B05" w:rsidRPr="00AD1B05">
        <w:rPr>
          <w:rFonts w:ascii="Times New Roman" w:hAnsi="Times New Roman" w:cs="Times New Roman"/>
        </w:rPr>
        <w:t>(Teo et al., 2021)</w:t>
      </w:r>
      <w:r w:rsidR="00252456" w:rsidRPr="00394F7D">
        <w:rPr>
          <w:rFonts w:asciiTheme="majorBidi" w:hAnsiTheme="majorBidi" w:cstheme="majorBidi"/>
        </w:rPr>
        <w:fldChar w:fldCharType="end"/>
      </w:r>
      <w:r w:rsidR="00252456" w:rsidRPr="00394F7D">
        <w:rPr>
          <w:rFonts w:asciiTheme="majorBidi" w:hAnsiTheme="majorBidi" w:cstheme="majorBidi"/>
        </w:rPr>
        <w:t xml:space="preserve">, </w:t>
      </w:r>
      <w:r w:rsidR="00471C4B" w:rsidRPr="00394F7D">
        <w:rPr>
          <w:rFonts w:asciiTheme="majorBidi" w:hAnsiTheme="majorBidi" w:cstheme="majorBidi"/>
        </w:rPr>
        <w:t>social</w:t>
      </w:r>
      <w:r w:rsidR="00160F17" w:rsidRPr="00394F7D">
        <w:rPr>
          <w:rFonts w:asciiTheme="majorBidi" w:hAnsiTheme="majorBidi" w:cstheme="majorBidi"/>
        </w:rPr>
        <w:t xml:space="preserve"> joint attention </w:t>
      </w:r>
      <w:r w:rsidR="00160F17"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394F7D">
        <w:rPr>
          <w:rFonts w:asciiTheme="majorBidi" w:hAnsiTheme="majorBidi" w:cstheme="majorBidi"/>
        </w:rPr>
        <w:fldChar w:fldCharType="separate"/>
      </w:r>
      <w:r w:rsidR="00AD1B05" w:rsidRPr="00AD1B05">
        <w:rPr>
          <w:rFonts w:ascii="Times New Roman" w:hAnsi="Times New Roman" w:cs="Times New Roman"/>
        </w:rPr>
        <w:t>(Amaral et al., 2017; Bittencourt-Villalpando &amp; Maurits, 2020; Castelo-Branco, 2019)</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471C4B">
        <w:rPr>
          <w:rFonts w:asciiTheme="majorBidi" w:hAnsiTheme="majorBidi" w:cstheme="majorBidi"/>
        </w:rPr>
        <w:t>learning</w:t>
      </w:r>
      <w:r w:rsidR="00160F17" w:rsidRPr="00394F7D">
        <w:rPr>
          <w:rFonts w:asciiTheme="majorBidi" w:hAnsiTheme="majorBidi" w:cstheme="majorBidi"/>
        </w:rPr>
        <w:t xml:space="preserve"> </w:t>
      </w:r>
      <w:r w:rsidR="00471C4B">
        <w:rPr>
          <w:rFonts w:asciiTheme="majorBidi" w:hAnsiTheme="majorBidi" w:cstheme="majorBidi"/>
        </w:rPr>
        <w:t>to interpret</w:t>
      </w:r>
      <w:r w:rsidR="00160F17" w:rsidRPr="00394F7D">
        <w:rPr>
          <w:rFonts w:asciiTheme="majorBidi" w:hAnsiTheme="majorBidi" w:cstheme="majorBidi"/>
        </w:rPr>
        <w:t xml:space="preserve"> emotional facial expressions and social skills </w:t>
      </w:r>
      <w:r w:rsidR="00160F17"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394F7D">
        <w:rPr>
          <w:rFonts w:asciiTheme="majorBidi" w:hAnsiTheme="majorBidi" w:cstheme="majorBidi"/>
        </w:rPr>
        <w:fldChar w:fldCharType="separate"/>
      </w:r>
      <w:r w:rsidR="00AD1B05" w:rsidRPr="00AD1B05">
        <w:rPr>
          <w:rFonts w:ascii="Times New Roman" w:hAnsi="Times New Roman" w:cs="Times New Roman"/>
        </w:rPr>
        <w:t>(White et al., 2016)</w:t>
      </w:r>
      <w:r w:rsidR="00160F17" w:rsidRPr="00394F7D">
        <w:rPr>
          <w:rFonts w:asciiTheme="majorBidi" w:hAnsiTheme="majorBidi" w:cstheme="majorBidi"/>
        </w:rPr>
        <w:fldChar w:fldCharType="end"/>
      </w:r>
      <w:r w:rsidR="00160F17">
        <w:rPr>
          <w:rFonts w:asciiTheme="majorBidi" w:hAnsiTheme="majorBidi" w:cstheme="majorBidi"/>
        </w:rPr>
        <w:t xml:space="preserve"> and </w:t>
      </w:r>
      <w:r w:rsidR="00471C4B">
        <w:rPr>
          <w:rFonts w:asciiTheme="majorBidi" w:hAnsiTheme="majorBidi" w:cstheme="majorBidi"/>
        </w:rPr>
        <w:t>learning</w:t>
      </w:r>
      <w:r w:rsidR="003F4922" w:rsidRPr="00394F7D">
        <w:rPr>
          <w:rFonts w:asciiTheme="majorBidi" w:hAnsiTheme="majorBidi" w:cstheme="majorBidi"/>
        </w:rPr>
        <w:t xml:space="preserve"> driving to autistic adolescents </w:t>
      </w:r>
      <w:r w:rsidR="003F4922"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AD1B05" w:rsidRPr="00AD1B05">
        <w:rPr>
          <w:rFonts w:ascii="Times New Roman" w:hAnsi="Times New Roman" w:cs="Times New Roman"/>
        </w:rPr>
        <w:t>(Fan et al., 2018)</w:t>
      </w:r>
      <w:r w:rsidR="003F4922" w:rsidRPr="00394F7D">
        <w:rPr>
          <w:rFonts w:asciiTheme="majorBidi" w:hAnsiTheme="majorBidi" w:cstheme="majorBidi"/>
        </w:rPr>
        <w:fldChar w:fldCharType="end"/>
      </w:r>
      <w:r w:rsidR="003F4922" w:rsidRPr="00394F7D">
        <w:rPr>
          <w:rFonts w:asciiTheme="majorBidi" w:hAnsiTheme="majorBidi" w:cstheme="majorBidi"/>
        </w:rPr>
        <w:t>.</w:t>
      </w:r>
      <w:r w:rsidR="009814EE">
        <w:rPr>
          <w:rFonts w:asciiTheme="majorBidi" w:hAnsiTheme="majorBidi" w:cstheme="majorBidi"/>
        </w:rPr>
        <w:t xml:space="preserve"> </w:t>
      </w:r>
    </w:p>
    <w:p w14:paraId="6650EE62" w14:textId="5BD5942C" w:rsidR="006016E2" w:rsidRPr="005A3451" w:rsidRDefault="000F1EE1" w:rsidP="00AD1B05">
      <w:pPr>
        <w:rPr>
          <w:rFonts w:asciiTheme="majorBidi" w:hAnsiTheme="majorBidi" w:cstheme="majorBidi"/>
        </w:rPr>
      </w:pPr>
      <w:r>
        <w:rPr>
          <w:rFonts w:asciiTheme="majorBidi" w:hAnsiTheme="majorBidi" w:cstheme="majorBidi"/>
        </w:rPr>
        <w:t>Current studies indicate that u</w:t>
      </w:r>
      <w:r w:rsidR="00B91373">
        <w:rPr>
          <w:rFonts w:asciiTheme="majorBidi" w:hAnsiTheme="majorBidi" w:cstheme="majorBidi"/>
        </w:rPr>
        <w:t xml:space="preserve">sing BCI </w:t>
      </w:r>
      <w:r>
        <w:rPr>
          <w:rFonts w:asciiTheme="majorBidi" w:hAnsiTheme="majorBidi" w:cstheme="majorBidi"/>
        </w:rPr>
        <w:t xml:space="preserve">can be </w:t>
      </w:r>
      <w:r w:rsidR="00B91373">
        <w:rPr>
          <w:rFonts w:asciiTheme="majorBidi" w:hAnsiTheme="majorBidi" w:cstheme="majorBidi"/>
        </w:rPr>
        <w:t>useful and feasible in autism population though w</w:t>
      </w:r>
      <w:r w:rsidR="00B91373" w:rsidRPr="00394F7D">
        <w:rPr>
          <w:rFonts w:asciiTheme="majorBidi" w:hAnsiTheme="majorBidi" w:cstheme="majorBidi"/>
        </w:rPr>
        <w:t>e did not find any study workin</w:t>
      </w:r>
      <w:r w:rsidR="00B91373">
        <w:rPr>
          <w:rFonts w:asciiTheme="majorBidi" w:hAnsiTheme="majorBidi" w:cstheme="majorBidi"/>
        </w:rPr>
        <w:t xml:space="preserve">g on verbal communication for autism, consistent with the result of </w:t>
      </w:r>
      <w:r w:rsidR="00B91373" w:rsidRPr="00394F7D">
        <w:rPr>
          <w:rFonts w:asciiTheme="majorBidi" w:hAnsiTheme="majorBidi" w:cstheme="majorBidi"/>
        </w:rPr>
        <w:t xml:space="preserve">a recent review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Williams &amp; Gilbert, 2020)</w:t>
      </w:r>
      <w:r w:rsidR="00B91373" w:rsidRPr="00394F7D">
        <w:rPr>
          <w:rFonts w:asciiTheme="majorBidi" w:hAnsiTheme="majorBidi" w:cstheme="majorBidi"/>
        </w:rPr>
        <w:fldChar w:fldCharType="end"/>
      </w:r>
      <w:r w:rsidR="00B91373">
        <w:rPr>
          <w:rFonts w:asciiTheme="majorBidi" w:hAnsiTheme="majorBidi" w:cstheme="majorBidi"/>
        </w:rPr>
        <w:t>.</w:t>
      </w:r>
      <w:r w:rsidR="00B91373" w:rsidRPr="00394F7D">
        <w:rPr>
          <w:rFonts w:asciiTheme="majorBidi" w:hAnsiTheme="majorBidi" w:cstheme="majorBidi"/>
        </w:rPr>
        <w:t xml:space="preserve"> </w:t>
      </w:r>
      <w:r w:rsidR="00B91373">
        <w:rPr>
          <w:rFonts w:asciiTheme="majorBidi" w:hAnsiTheme="majorBidi" w:cstheme="majorBidi"/>
        </w:rPr>
        <w:lastRenderedPageBreak/>
        <w:t>H</w:t>
      </w:r>
      <w:r w:rsidR="00B91373" w:rsidRPr="00394F7D">
        <w:rPr>
          <w:rFonts w:asciiTheme="majorBidi" w:hAnsiTheme="majorBidi" w:cstheme="majorBidi"/>
        </w:rPr>
        <w:t xml:space="preserve">owever, there are </w:t>
      </w:r>
      <w:r w:rsidR="00B91373">
        <w:rPr>
          <w:rFonts w:asciiTheme="majorBidi" w:hAnsiTheme="majorBidi" w:cstheme="majorBidi"/>
        </w:rPr>
        <w:t xml:space="preserve">a variety of BCI </w:t>
      </w:r>
      <w:r w:rsidR="00B91373" w:rsidRPr="00394F7D">
        <w:rPr>
          <w:rFonts w:asciiTheme="majorBidi" w:hAnsiTheme="majorBidi" w:cstheme="majorBidi"/>
        </w:rPr>
        <w:t xml:space="preserve">studies </w:t>
      </w:r>
      <w:r w:rsidR="00B91373">
        <w:rPr>
          <w:rFonts w:asciiTheme="majorBidi" w:hAnsiTheme="majorBidi" w:cstheme="majorBidi"/>
        </w:rPr>
        <w:t>on</w:t>
      </w:r>
      <w:r w:rsidR="00B91373" w:rsidRPr="00394F7D">
        <w:rPr>
          <w:rFonts w:asciiTheme="majorBidi" w:hAnsiTheme="majorBidi" w:cstheme="majorBidi"/>
        </w:rPr>
        <w:t xml:space="preserve"> verbal communication</w:t>
      </w:r>
      <w:r w:rsidR="00B91373">
        <w:rPr>
          <w:rFonts w:asciiTheme="majorBidi" w:hAnsiTheme="majorBidi" w:cstheme="majorBidi"/>
        </w:rPr>
        <w:t xml:space="preserve"> and AAC devices</w:t>
      </w:r>
      <w:r w:rsidR="00B91373" w:rsidRPr="00394F7D">
        <w:rPr>
          <w:rFonts w:asciiTheme="majorBidi" w:hAnsiTheme="majorBidi" w:cstheme="majorBidi"/>
        </w:rPr>
        <w:t xml:space="preserve"> in other population </w:t>
      </w:r>
      <w:r w:rsidR="00B91373"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9XiuPhl8","properties":{"formattedCitation":"(Elsahar et al., 2019; J. van Kokswijk &amp; M. Van Hulle, 2010; Khachatryan et al., 2015, 2016, 2018; Mora-Cortes et al., 2014; Wittevrongel et al., 2018)","plainCitation":"(Elsahar et al., 2019; J. van Kokswijk &amp; M. Van Hulle, 2010; Khachatryan et al., 2015, 2016, 2018; Mora-Cortes et al., 2014; Wittevrongel et al., 2018)","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394F7D">
        <w:rPr>
          <w:rFonts w:asciiTheme="majorBidi" w:hAnsiTheme="majorBidi" w:cstheme="majorBidi"/>
        </w:rPr>
        <w:fldChar w:fldCharType="separate"/>
      </w:r>
      <w:r w:rsidR="00AD1B05" w:rsidRPr="00AD1B05">
        <w:rPr>
          <w:rFonts w:ascii="Times New Roman" w:hAnsi="Times New Roman" w:cs="Times New Roman"/>
        </w:rPr>
        <w:t>(Elsahar et al., 2019; J. van Kokswijk &amp; M. Van Hulle, 2010; Khachatryan et al., 2015, 2016, 2018; Mora-Cortes et al., 2014; Wittevrongel et al., 2018)</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that could be enlightening for our journey by applying the</w:t>
      </w:r>
      <w:r w:rsidR="00B91373">
        <w:rPr>
          <w:rFonts w:asciiTheme="majorBidi" w:hAnsiTheme="majorBidi" w:cstheme="majorBidi"/>
        </w:rPr>
        <w:t>ir</w:t>
      </w:r>
      <w:r w:rsidR="00B91373" w:rsidRPr="00394F7D">
        <w:rPr>
          <w:rFonts w:asciiTheme="majorBidi" w:hAnsiTheme="majorBidi" w:cstheme="majorBidi"/>
        </w:rPr>
        <w:t xml:space="preserve"> principles for autism population.</w:t>
      </w:r>
      <w:r>
        <w:rPr>
          <w:rFonts w:asciiTheme="majorBidi" w:hAnsiTheme="majorBidi" w:cstheme="majorBidi"/>
        </w:rPr>
        <w:t xml:space="preserve"> </w:t>
      </w:r>
      <w:r w:rsidRPr="00CD3935">
        <w:rPr>
          <w:rFonts w:asciiTheme="majorBidi" w:hAnsiTheme="majorBidi" w:cstheme="majorBidi"/>
          <w:i/>
          <w:iCs/>
        </w:rPr>
        <w:t xml:space="preserve">Our aim is to use </w:t>
      </w:r>
      <w:r w:rsidR="00CD3935" w:rsidRPr="00CD3935">
        <w:rPr>
          <w:rFonts w:asciiTheme="majorBidi" w:hAnsiTheme="majorBidi" w:cstheme="majorBidi"/>
          <w:i/>
          <w:iCs/>
        </w:rPr>
        <w:t xml:space="preserve">an EEG-based </w:t>
      </w:r>
      <w:r w:rsidRPr="00CD3935">
        <w:rPr>
          <w:rFonts w:asciiTheme="majorBidi" w:hAnsiTheme="majorBidi" w:cstheme="majorBidi"/>
          <w:i/>
          <w:iCs/>
        </w:rPr>
        <w:t>BCI for N</w:t>
      </w:r>
      <w:r w:rsidR="00CD3935" w:rsidRPr="00CD3935">
        <w:rPr>
          <w:rFonts w:asciiTheme="majorBidi" w:hAnsiTheme="majorBidi" w:cstheme="majorBidi"/>
          <w:i/>
          <w:iCs/>
        </w:rPr>
        <w:t>on-</w:t>
      </w:r>
      <w:r w:rsidRPr="00CD3935">
        <w:rPr>
          <w:rFonts w:asciiTheme="majorBidi" w:hAnsiTheme="majorBidi" w:cstheme="majorBidi"/>
          <w:i/>
          <w:iCs/>
        </w:rPr>
        <w:t>S</w:t>
      </w:r>
      <w:r w:rsidR="00CD3935" w:rsidRPr="00CD3935">
        <w:rPr>
          <w:rFonts w:asciiTheme="majorBidi" w:hAnsiTheme="majorBidi" w:cstheme="majorBidi"/>
          <w:i/>
          <w:iCs/>
        </w:rPr>
        <w:t xml:space="preserve">peaking </w:t>
      </w:r>
      <w:r w:rsidRPr="00CD3935">
        <w:rPr>
          <w:rFonts w:asciiTheme="majorBidi" w:hAnsiTheme="majorBidi" w:cstheme="majorBidi"/>
          <w:i/>
          <w:iCs/>
        </w:rPr>
        <w:t>A</w:t>
      </w:r>
      <w:r w:rsidR="00CD3935" w:rsidRPr="00CD3935">
        <w:rPr>
          <w:rFonts w:asciiTheme="majorBidi" w:hAnsiTheme="majorBidi" w:cstheme="majorBidi"/>
          <w:i/>
          <w:iCs/>
        </w:rPr>
        <w:t>utism</w:t>
      </w:r>
      <w:r w:rsidRPr="00CD3935">
        <w:rPr>
          <w:rFonts w:asciiTheme="majorBidi" w:hAnsiTheme="majorBidi" w:cstheme="majorBidi"/>
          <w:i/>
          <w:iCs/>
        </w:rPr>
        <w:t xml:space="preserve"> population to </w:t>
      </w:r>
      <w:r w:rsidR="00CD3935" w:rsidRPr="00CD3935">
        <w:rPr>
          <w:rFonts w:asciiTheme="majorBidi" w:hAnsiTheme="majorBidi" w:cstheme="majorBidi"/>
          <w:i/>
          <w:iCs/>
        </w:rPr>
        <w:t>communicate</w:t>
      </w:r>
      <w:r w:rsidR="005A3451">
        <w:rPr>
          <w:rFonts w:asciiTheme="majorBidi" w:hAnsiTheme="majorBidi" w:cstheme="majorBidi"/>
          <w:i/>
          <w:iCs/>
        </w:rPr>
        <w:t>.</w:t>
      </w:r>
    </w:p>
    <w:p w14:paraId="49D61146" w14:textId="77777777" w:rsidR="003D459D" w:rsidRDefault="003D459D" w:rsidP="003D459D">
      <w:pPr>
        <w:rPr>
          <w:rFonts w:asciiTheme="majorBidi" w:hAnsiTheme="majorBidi" w:cstheme="majorBidi"/>
          <w:b/>
          <w:bCs/>
        </w:rPr>
      </w:pPr>
      <w:r w:rsidRPr="00394F7D">
        <w:rPr>
          <w:rFonts w:asciiTheme="majorBidi" w:hAnsiTheme="majorBidi" w:cstheme="majorBidi"/>
          <w:b/>
          <w:bCs/>
        </w:rPr>
        <w:t xml:space="preserve">Aim </w:t>
      </w:r>
    </w:p>
    <w:p w14:paraId="346184F2" w14:textId="77777777" w:rsidR="00CD3935" w:rsidRDefault="00CD3935" w:rsidP="0082757F">
      <w:pPr>
        <w:rPr>
          <w:rFonts w:asciiTheme="majorBidi" w:hAnsiTheme="majorBidi" w:cstheme="majorBidi"/>
        </w:rPr>
      </w:pPr>
      <w:r>
        <w:rPr>
          <w:rFonts w:asciiTheme="majorBidi" w:hAnsiTheme="majorBidi" w:cstheme="majorBidi"/>
        </w:rPr>
        <w:t xml:space="preserve">We aim to detect brain signal patterns using an EEG-based BCI in response to audio-visual stimuli in </w:t>
      </w:r>
      <w:r w:rsidRPr="00394F7D">
        <w:rPr>
          <w:rFonts w:asciiTheme="majorBidi" w:hAnsiTheme="majorBidi" w:cstheme="majorBidi"/>
        </w:rPr>
        <w:t>NSA</w:t>
      </w:r>
      <w:r>
        <w:rPr>
          <w:rFonts w:asciiTheme="majorBidi" w:hAnsiTheme="majorBidi" w:cstheme="majorBidi"/>
        </w:rPr>
        <w:t xml:space="preserve"> population</w:t>
      </w:r>
      <w:r w:rsidR="0082757F">
        <w:rPr>
          <w:rFonts w:asciiTheme="majorBidi" w:hAnsiTheme="majorBidi" w:cstheme="majorBidi"/>
        </w:rPr>
        <w:t>. Further, w</w:t>
      </w:r>
      <w:r>
        <w:rPr>
          <w:rFonts w:asciiTheme="majorBidi" w:hAnsiTheme="majorBidi" w:cstheme="majorBidi"/>
        </w:rPr>
        <w:t>e aim to translate the recognized brain signal patterns from autistic participants into audio speech prese</w:t>
      </w:r>
      <w:r w:rsidR="0082757F">
        <w:rPr>
          <w:rFonts w:asciiTheme="majorBidi" w:hAnsiTheme="majorBidi" w:cstheme="majorBidi"/>
        </w:rPr>
        <w:t>nted in a phone app or computer.</w:t>
      </w:r>
    </w:p>
    <w:p w14:paraId="1C35FB94" w14:textId="77777777"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14:paraId="25D309F2" w14:textId="77777777" w:rsidR="001719E0" w:rsidRDefault="008F41E2" w:rsidP="00B21F49">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xml:space="preserve">. For minimally speaking participants, word counts will be </w:t>
      </w:r>
      <w:r w:rsidR="00962A71">
        <w:rPr>
          <w:rFonts w:asciiTheme="majorBidi" w:hAnsiTheme="majorBidi" w:cstheme="majorBidi"/>
        </w:rPr>
        <w:t>assess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w:t>
      </w:r>
      <w:r w:rsidR="005E6F25">
        <w:rPr>
          <w:rFonts w:asciiTheme="majorBidi" w:hAnsiTheme="majorBidi" w:cstheme="majorBidi"/>
        </w:rPr>
        <w:t>to define the level of speech</w:t>
      </w:r>
      <w:r w:rsidR="0057126E">
        <w:rPr>
          <w:rFonts w:asciiTheme="majorBidi" w:hAnsiTheme="majorBidi" w:cstheme="majorBidi"/>
        </w:rPr>
        <w:t xml:space="preserve"> </w:t>
      </w:r>
      <w:r w:rsidR="0057126E">
        <w:rPr>
          <w:rFonts w:asciiTheme="majorBidi" w:hAnsiTheme="majorBidi" w:cstheme="majorBidi"/>
        </w:rPr>
        <w:fldChar w:fldCharType="begin"/>
      </w:r>
      <w:r w:rsidR="00AD1B05">
        <w:rPr>
          <w:rFonts w:asciiTheme="majorBidi" w:hAnsiTheme="majorBidi" w:cstheme="majorBidi"/>
        </w:rPr>
        <w:instrText xml:space="preserve"> ADDIN ZOTERO_ITEM CSL_CITATION {"citationID":"XRlQuKmU","properties":{"formattedCitation":"(Koegel et al., 2020)","plainCitation":"(Koegel et al., 2020)","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AD1B05" w:rsidRPr="00AD1B05">
        <w:rPr>
          <w:rFonts w:ascii="Times New Roman" w:hAnsi="Times New Roman" w:cs="Times New Roman"/>
        </w:rPr>
        <w:t>(</w:t>
      </w:r>
      <w:proofErr w:type="spellStart"/>
      <w:r w:rsidR="00AD1B05" w:rsidRPr="00AD1B05">
        <w:rPr>
          <w:rFonts w:ascii="Times New Roman" w:hAnsi="Times New Roman" w:cs="Times New Roman"/>
        </w:rPr>
        <w:t>Koegel</w:t>
      </w:r>
      <w:proofErr w:type="spellEnd"/>
      <w:r w:rsidR="00AD1B05" w:rsidRPr="00AD1B05">
        <w:rPr>
          <w:rFonts w:ascii="Times New Roman" w:hAnsi="Times New Roman" w:cs="Times New Roman"/>
        </w:rPr>
        <w:t xml:space="preserve"> et al., 2020)</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r w:rsidR="00D52EC6">
        <w:rPr>
          <w:rFonts w:asciiTheme="majorBidi" w:hAnsiTheme="majorBidi" w:cstheme="majorBidi"/>
        </w:rPr>
        <w:t xml:space="preserve">Inclusion criteria: </w:t>
      </w:r>
      <w:r w:rsidR="002A0737">
        <w:rPr>
          <w:rFonts w:asciiTheme="majorBidi" w:hAnsiTheme="majorBidi" w:cstheme="majorBidi"/>
        </w:rPr>
        <w:t xml:space="preserve">participants should have a formal diagnosis </w:t>
      </w:r>
      <w:r w:rsidR="00B21F49">
        <w:rPr>
          <w:rFonts w:asciiTheme="majorBidi" w:hAnsiTheme="majorBidi" w:cstheme="majorBidi"/>
        </w:rPr>
        <w:t>either</w:t>
      </w:r>
      <w:r w:rsidR="002A0737">
        <w:rPr>
          <w:rFonts w:asciiTheme="majorBidi" w:hAnsiTheme="majorBidi" w:cstheme="majorBidi"/>
        </w:rPr>
        <w:t xml:space="preserve"> autism or unspecified neurodevelopmental disability. Those with mild intellectual disabilities (ID) and without ID will be included. Exclusion criteria: </w:t>
      </w:r>
      <w:r w:rsidR="00A429DE">
        <w:rPr>
          <w:rFonts w:asciiTheme="majorBidi" w:hAnsiTheme="majorBidi" w:cstheme="majorBidi"/>
        </w:rPr>
        <w:t>participants</w:t>
      </w:r>
      <w:r w:rsidR="002A0737">
        <w:rPr>
          <w:rFonts w:asciiTheme="majorBidi" w:hAnsiTheme="majorBidi" w:cstheme="majorBidi"/>
        </w:rPr>
        <w:t xml:space="preserve"> who do not have </w:t>
      </w:r>
      <w:r w:rsidR="00A429DE">
        <w:rPr>
          <w:rFonts w:asciiTheme="majorBidi" w:hAnsiTheme="majorBidi" w:cstheme="majorBidi"/>
        </w:rPr>
        <w:t>the mentioned formal diagnoses, those</w:t>
      </w:r>
      <w:r w:rsidR="0005520D">
        <w:rPr>
          <w:rFonts w:asciiTheme="majorBidi" w:hAnsiTheme="majorBidi" w:cstheme="majorBidi"/>
        </w:rPr>
        <w:t xml:space="preserve"> with epilepsy</w:t>
      </w:r>
      <w:r w:rsidR="000E4B36">
        <w:rPr>
          <w:rFonts w:asciiTheme="majorBidi" w:hAnsiTheme="majorBidi" w:cstheme="majorBidi"/>
        </w:rPr>
        <w:t xml:space="preserve"> history</w:t>
      </w:r>
      <w:r w:rsidR="00A429DE">
        <w:rPr>
          <w:rFonts w:asciiTheme="majorBidi" w:hAnsiTheme="majorBidi" w:cstheme="majorBidi"/>
        </w:rPr>
        <w:t xml:space="preserve">, those who have </w:t>
      </w:r>
      <w:r w:rsidR="00A429DE" w:rsidRPr="00A429DE">
        <w:rPr>
          <w:rFonts w:asciiTheme="majorBidi" w:hAnsiTheme="majorBidi" w:cstheme="majorBidi"/>
        </w:rPr>
        <w:t>metallic cranial implants</w:t>
      </w:r>
      <w:r w:rsidR="000E4B36">
        <w:rPr>
          <w:rFonts w:asciiTheme="majorBidi" w:hAnsiTheme="majorBidi" w:cstheme="majorBidi"/>
        </w:rPr>
        <w:t xml:space="preserve"> and those with moderate or and most significant intellectual disabilities will be excluded.  </w:t>
      </w:r>
    </w:p>
    <w:p w14:paraId="6D8A1F68" w14:textId="77777777" w:rsidR="001719E0" w:rsidRDefault="00B9107E" w:rsidP="001719E0">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w:t>
      </w:r>
      <w:r w:rsidR="001719E0" w:rsidRPr="00394F7D">
        <w:rPr>
          <w:rFonts w:asciiTheme="majorBidi" w:hAnsiTheme="majorBidi" w:cstheme="majorBidi"/>
        </w:rPr>
        <w:t xml:space="preserve">There are difficulties in training BCI for Autistic individuals </w:t>
      </w:r>
      <w:r w:rsidR="001719E0" w:rsidRPr="00394F7D">
        <w:rPr>
          <w:rFonts w:asciiTheme="majorBidi" w:hAnsiTheme="majorBidi" w:cstheme="majorBidi"/>
        </w:rPr>
        <w:fldChar w:fldCharType="begin"/>
      </w:r>
      <w:r w:rsidR="001719E0">
        <w:rPr>
          <w:rFonts w:asciiTheme="majorBidi" w:hAnsiTheme="majorBidi" w:cstheme="majorBidi"/>
        </w:rPr>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001719E0" w:rsidRPr="00394F7D">
        <w:rPr>
          <w:rFonts w:asciiTheme="majorBidi" w:hAnsiTheme="majorBidi" w:cstheme="majorBidi"/>
        </w:rPr>
        <w:fldChar w:fldCharType="separate"/>
      </w:r>
      <w:r w:rsidR="001719E0" w:rsidRPr="00AD1B05">
        <w:rPr>
          <w:rFonts w:ascii="Times New Roman" w:hAnsi="Times New Roman" w:cs="Times New Roman"/>
        </w:rPr>
        <w:t>(Kashihara, 2014)</w:t>
      </w:r>
      <w:r w:rsidR="001719E0" w:rsidRPr="00394F7D">
        <w:rPr>
          <w:rFonts w:asciiTheme="majorBidi" w:hAnsiTheme="majorBidi" w:cstheme="majorBidi"/>
        </w:rPr>
        <w:fldChar w:fldCharType="end"/>
      </w:r>
      <w:r w:rsidR="001719E0" w:rsidRPr="00394F7D">
        <w:rPr>
          <w:rFonts w:asciiTheme="majorBidi" w:hAnsiTheme="majorBidi" w:cstheme="majorBidi"/>
        </w:rPr>
        <w:t>. However, to control errors, there are a variety of approaches. For instance</w:t>
      </w:r>
      <w:r w:rsidR="001719E0" w:rsidRPr="00394F7D">
        <w:rPr>
          <w:rFonts w:asciiTheme="majorBidi" w:hAnsiTheme="majorBidi" w:cstheme="majorBidi"/>
          <w:noProof/>
        </w:rPr>
        <w:t>, a hybrid BCI</w:t>
      </w:r>
      <w:r w:rsidR="001719E0">
        <w:rPr>
          <w:rFonts w:asciiTheme="majorBidi" w:hAnsiTheme="majorBidi" w:cstheme="majorBidi"/>
          <w:noProof/>
        </w:rPr>
        <w:t xml:space="preserve"> that is</w:t>
      </w:r>
      <w:r w:rsidR="001719E0" w:rsidRPr="00394F7D">
        <w:rPr>
          <w:rFonts w:asciiTheme="majorBidi" w:hAnsiTheme="majorBidi" w:cstheme="majorBidi"/>
          <w:noProof/>
        </w:rPr>
        <w:t xml:space="preserve"> a combination of Event Related Desynchronization (ERD)-based active BCI </w:t>
      </w:r>
      <w:r w:rsidR="001719E0">
        <w:rPr>
          <w:rFonts w:asciiTheme="majorBidi" w:hAnsiTheme="majorBidi" w:cstheme="majorBidi"/>
          <w:noProof/>
        </w:rPr>
        <w:t>with</w:t>
      </w:r>
      <w:r w:rsidR="001719E0" w:rsidRPr="00394F7D">
        <w:rPr>
          <w:rFonts w:asciiTheme="majorBidi" w:hAnsiTheme="majorBidi" w:cstheme="majorBidi"/>
          <w:noProof/>
        </w:rPr>
        <w:t xml:space="preserve"> </w:t>
      </w:r>
      <w:r w:rsidR="001719E0">
        <w:rPr>
          <w:rFonts w:asciiTheme="majorBidi" w:hAnsiTheme="majorBidi" w:cstheme="majorBidi"/>
          <w:noProof/>
        </w:rPr>
        <w:t>eye tracking,</w:t>
      </w:r>
      <w:r w:rsidR="001719E0" w:rsidRPr="00394F7D">
        <w:rPr>
          <w:rFonts w:asciiTheme="majorBidi" w:hAnsiTheme="majorBidi" w:cstheme="majorBidi"/>
          <w:noProof/>
        </w:rPr>
        <w:t xml:space="preserve"> </w:t>
      </w:r>
      <w:r w:rsidR="001719E0">
        <w:rPr>
          <w:rFonts w:asciiTheme="majorBidi" w:hAnsiTheme="majorBidi" w:cstheme="majorBidi"/>
          <w:noProof/>
        </w:rPr>
        <w:t>will be applied</w:t>
      </w:r>
      <w:r w:rsidR="001719E0" w:rsidRPr="00394F7D">
        <w:rPr>
          <w:rFonts w:asciiTheme="majorBidi" w:hAnsiTheme="majorBidi" w:cstheme="majorBidi"/>
          <w:noProof/>
        </w:rPr>
        <w:t xml:space="preserve">. And then, a passive BCI based on human error processing, bringing new forms of automated adaptation in BCI </w:t>
      </w:r>
      <w:r w:rsidR="001719E0" w:rsidRPr="00394F7D">
        <w:rPr>
          <w:rFonts w:asciiTheme="majorBidi" w:hAnsiTheme="majorBidi" w:cstheme="majorBidi"/>
          <w:noProof/>
        </w:rPr>
        <w:fldChar w:fldCharType="begin"/>
      </w:r>
      <w:r w:rsidR="001719E0">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1719E0" w:rsidRPr="00394F7D">
        <w:rPr>
          <w:rFonts w:asciiTheme="majorBidi" w:hAnsiTheme="majorBidi" w:cstheme="majorBidi"/>
          <w:noProof/>
        </w:rPr>
        <w:fldChar w:fldCharType="separate"/>
      </w:r>
      <w:r w:rsidR="001719E0" w:rsidRPr="00AD1B05">
        <w:rPr>
          <w:rFonts w:ascii="Times New Roman" w:hAnsi="Times New Roman" w:cs="Times New Roman"/>
        </w:rPr>
        <w:t>(Zander et al., 2010)</w:t>
      </w:r>
      <w:r w:rsidR="001719E0" w:rsidRPr="00394F7D">
        <w:rPr>
          <w:rFonts w:asciiTheme="majorBidi" w:hAnsiTheme="majorBidi" w:cstheme="majorBidi"/>
          <w:noProof/>
        </w:rPr>
        <w:fldChar w:fldCharType="end"/>
      </w:r>
      <w:r w:rsidR="001719E0" w:rsidRPr="00394F7D">
        <w:rPr>
          <w:rFonts w:asciiTheme="majorBidi" w:hAnsiTheme="majorBidi" w:cstheme="majorBidi"/>
          <w:noProof/>
        </w:rPr>
        <w:t>. Further, using multimodal components (e.g., audio-visual) improves the accuracy in using BCI for speech</w:t>
      </w:r>
      <w:r w:rsidR="001719E0" w:rsidRPr="00394F7D">
        <w:rPr>
          <w:rFonts w:asciiTheme="majorBidi" w:hAnsiTheme="majorBidi" w:cstheme="majorBidi"/>
        </w:rPr>
        <w:t xml:space="preserve"> compared to use one modal </w:t>
      </w:r>
      <w:r w:rsidR="001719E0" w:rsidRPr="00394F7D">
        <w:rPr>
          <w:rFonts w:asciiTheme="majorBidi" w:hAnsiTheme="majorBidi" w:cstheme="majorBidi"/>
        </w:rPr>
        <w:fldChar w:fldCharType="begin"/>
      </w:r>
      <w:r w:rsidR="001719E0">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1719E0" w:rsidRPr="00394F7D">
        <w:rPr>
          <w:rFonts w:asciiTheme="majorBidi" w:hAnsiTheme="majorBidi" w:cstheme="majorBidi"/>
        </w:rPr>
        <w:fldChar w:fldCharType="separate"/>
      </w:r>
      <w:r w:rsidR="001719E0" w:rsidRPr="00AD1B05">
        <w:rPr>
          <w:rFonts w:ascii="Times New Roman" w:hAnsi="Times New Roman" w:cs="Times New Roman"/>
        </w:rPr>
        <w:t>(Brumberg et al., 2018)</w:t>
      </w:r>
      <w:r w:rsidR="001719E0" w:rsidRPr="00394F7D">
        <w:rPr>
          <w:rFonts w:asciiTheme="majorBidi" w:hAnsiTheme="majorBidi" w:cstheme="majorBidi"/>
        </w:rPr>
        <w:fldChar w:fldCharType="end"/>
      </w:r>
      <w:r w:rsidR="001719E0" w:rsidRPr="00394F7D">
        <w:rPr>
          <w:rFonts w:asciiTheme="majorBidi" w:hAnsiTheme="majorBidi" w:cstheme="majorBidi"/>
        </w:rPr>
        <w:t>.</w:t>
      </w:r>
      <w:bookmarkStart w:id="0" w:name="_GoBack"/>
      <w:bookmarkEnd w:id="0"/>
    </w:p>
    <w:p w14:paraId="69F88AC5" w14:textId="6C02923E" w:rsidR="007B4C1A" w:rsidRDefault="00210E03" w:rsidP="001719E0">
      <w:pPr>
        <w:rPr>
          <w:rFonts w:asciiTheme="majorBidi" w:hAnsiTheme="majorBidi" w:cstheme="majorBidi"/>
        </w:rPr>
      </w:pPr>
      <w:r>
        <w:rPr>
          <w:rFonts w:asciiTheme="majorBidi" w:hAnsiTheme="majorBidi" w:cstheme="majorBidi"/>
        </w:rPr>
        <w:t xml:space="preserve">Participants </w:t>
      </w:r>
      <w:r w:rsidR="00A429DE">
        <w:rPr>
          <w:rFonts w:asciiTheme="majorBidi" w:hAnsiTheme="majorBidi" w:cstheme="majorBidi"/>
        </w:rPr>
        <w:t xml:space="preserve">will </w:t>
      </w:r>
      <w:r>
        <w:rPr>
          <w:rFonts w:asciiTheme="majorBidi" w:hAnsiTheme="majorBidi" w:cstheme="majorBidi"/>
        </w:rPr>
        <w:t>receive multimodal a</w:t>
      </w:r>
      <w:r w:rsidR="00EE0488">
        <w:rPr>
          <w:rFonts w:asciiTheme="majorBidi" w:hAnsiTheme="majorBidi" w:cstheme="majorBidi"/>
        </w:rPr>
        <w:t>udio-</w:t>
      </w:r>
      <w:r>
        <w:rPr>
          <w:rFonts w:asciiTheme="majorBidi" w:hAnsiTheme="majorBidi" w:cstheme="majorBidi"/>
        </w:rPr>
        <w:t xml:space="preserve">visual stimulus simultaneously including a </w:t>
      </w:r>
      <w:r w:rsidR="00B94202">
        <w:rPr>
          <w:rFonts w:asciiTheme="majorBidi" w:hAnsiTheme="majorBidi" w:cstheme="majorBidi"/>
        </w:rPr>
        <w:t xml:space="preserve">2-dimentioanl </w:t>
      </w:r>
      <w:r>
        <w:rPr>
          <w:rFonts w:asciiTheme="majorBidi" w:hAnsiTheme="majorBidi" w:cstheme="majorBidi"/>
        </w:rPr>
        <w:t xml:space="preserve">picture and </w:t>
      </w:r>
      <w:r w:rsidR="000E0642">
        <w:rPr>
          <w:rFonts w:asciiTheme="majorBidi" w:hAnsiTheme="majorBidi" w:cstheme="majorBidi"/>
        </w:rPr>
        <w:t xml:space="preserve">a rhythmic audio </w:t>
      </w:r>
      <w:r>
        <w:rPr>
          <w:rFonts w:asciiTheme="majorBidi" w:hAnsiTheme="majorBidi" w:cstheme="majorBidi"/>
        </w:rPr>
        <w:t>playing the name of the picture.</w:t>
      </w:r>
      <w:r w:rsidR="002A35F5">
        <w:rPr>
          <w:rFonts w:asciiTheme="majorBidi" w:hAnsiTheme="majorBidi" w:cstheme="majorBidi"/>
        </w:rPr>
        <w:t xml:space="preserve"> </w:t>
      </w:r>
      <w:r w:rsidR="00EB2F6D">
        <w:rPr>
          <w:rFonts w:asciiTheme="majorBidi" w:hAnsiTheme="majorBidi" w:cstheme="majorBidi"/>
        </w:rPr>
        <w:t xml:space="preserve">The preferences of autistic population in terms of pictorial and musical/rhythmic features are considered. </w:t>
      </w:r>
      <w:r w:rsidR="000E0642">
        <w:rPr>
          <w:rFonts w:asciiTheme="majorBidi" w:hAnsiTheme="majorBidi" w:cstheme="majorBidi"/>
        </w:rPr>
        <w:t xml:space="preserve">Further, </w:t>
      </w:r>
      <w:r w:rsidR="00EB2F6D">
        <w:rPr>
          <w:rFonts w:asciiTheme="majorBidi" w:hAnsiTheme="majorBidi" w:cstheme="majorBidi"/>
        </w:rPr>
        <w:t>rhythmic</w:t>
      </w:r>
      <w:r w:rsidR="00EE0488">
        <w:rPr>
          <w:rFonts w:asciiTheme="majorBidi" w:hAnsiTheme="majorBidi" w:cstheme="majorBidi"/>
        </w:rPr>
        <w:t>-auditory</w:t>
      </w:r>
      <w:r w:rsidR="00EB2F6D">
        <w:rPr>
          <w:rFonts w:asciiTheme="majorBidi" w:hAnsiTheme="majorBidi" w:cstheme="majorBidi"/>
        </w:rPr>
        <w:t xml:space="preserve"> stimuli can benefit the research </w:t>
      </w:r>
      <w:r w:rsidR="00962A71">
        <w:rPr>
          <w:rFonts w:asciiTheme="majorBidi" w:hAnsiTheme="majorBidi" w:cstheme="majorBidi"/>
        </w:rPr>
        <w:t xml:space="preserve">participants and </w:t>
      </w:r>
      <w:r w:rsidR="00EB2F6D">
        <w:rPr>
          <w:rFonts w:asciiTheme="majorBidi" w:hAnsiTheme="majorBidi" w:cstheme="majorBidi"/>
        </w:rPr>
        <w:t>outcome via multiple perspective. First</w:t>
      </w:r>
      <w:r w:rsidR="00EE0488">
        <w:rPr>
          <w:rFonts w:asciiTheme="majorBidi" w:hAnsiTheme="majorBidi" w:cstheme="majorBidi"/>
        </w:rPr>
        <w:t>, interesting stimuli for participants can improve the accuracy</w:t>
      </w:r>
      <w:r w:rsidR="00962A71">
        <w:rPr>
          <w:rFonts w:asciiTheme="majorBidi" w:hAnsiTheme="majorBidi" w:cstheme="majorBidi"/>
        </w:rPr>
        <w:t xml:space="preserve"> of signal pattern detection as they are more likely to be willing to pay attention to their favorite stimuli</w:t>
      </w:r>
      <w:r w:rsidR="007243BA">
        <w:rPr>
          <w:rFonts w:asciiTheme="majorBidi" w:hAnsiTheme="majorBidi" w:cstheme="majorBidi"/>
        </w:rPr>
        <w:t xml:space="preserve"> </w:t>
      </w:r>
      <w:r w:rsidR="00EE0488">
        <w:rPr>
          <w:rFonts w:asciiTheme="majorBidi" w:hAnsiTheme="majorBidi" w:cstheme="majorBidi"/>
        </w:rPr>
        <w:fldChar w:fldCharType="begin"/>
      </w:r>
      <w:r w:rsidR="00AD1B05">
        <w:rPr>
          <w:rFonts w:asciiTheme="majorBidi" w:hAnsiTheme="majorBidi" w:cstheme="majorBidi"/>
        </w:rPr>
        <w:instrText xml:space="preserve"> ADDIN ZOTERO_ITEM CSL_CITATION {"citationID":"lpcw19yt","properties":{"formattedCitation":"(Shamsi et al., 2020)","plainCitation":"(Shamsi et al., 2020)","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EE0488">
        <w:rPr>
          <w:rFonts w:asciiTheme="majorBidi" w:hAnsiTheme="majorBidi" w:cstheme="majorBidi"/>
        </w:rPr>
        <w:fldChar w:fldCharType="separate"/>
      </w:r>
      <w:r w:rsidR="00AD1B05" w:rsidRPr="00AD1B05">
        <w:rPr>
          <w:rFonts w:ascii="Times New Roman" w:hAnsi="Times New Roman" w:cs="Times New Roman"/>
        </w:rPr>
        <w:t>(Shamsi et al., 2020)</w:t>
      </w:r>
      <w:r w:rsidR="00EE0488">
        <w:rPr>
          <w:rFonts w:asciiTheme="majorBidi" w:hAnsiTheme="majorBidi" w:cstheme="majorBidi"/>
        </w:rPr>
        <w:fldChar w:fldCharType="end"/>
      </w:r>
      <w:r w:rsidR="00EE0488">
        <w:rPr>
          <w:rFonts w:asciiTheme="majorBidi" w:hAnsiTheme="majorBidi" w:cstheme="majorBidi"/>
        </w:rPr>
        <w:t xml:space="preserve">. </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EB2F6D">
        <w:rPr>
          <w:rFonts w:asciiTheme="majorBidi" w:hAnsiTheme="majorBidi" w:cstheme="majorBidi"/>
        </w:rPr>
        <w:t>emphasize the component of rhythm in language</w:t>
      </w:r>
      <w:r w:rsidR="00962A71">
        <w:rPr>
          <w:rFonts w:asciiTheme="majorBidi" w:hAnsiTheme="majorBidi" w:cstheme="majorBidi"/>
        </w:rPr>
        <w:t xml:space="preserve">. For instance, </w:t>
      </w:r>
      <w:r w:rsidR="002F0D95">
        <w:rPr>
          <w:rFonts w:asciiTheme="majorBidi" w:hAnsiTheme="majorBidi" w:cstheme="majorBidi"/>
        </w:rPr>
        <w:t>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AD1B05">
        <w:rPr>
          <w:rFonts w:asciiTheme="majorBidi" w:hAnsiTheme="majorBidi" w:cstheme="majorBidi"/>
        </w:rPr>
        <w:instrText xml:space="preserve"> ADDIN ZOTERO_ITEM CSL_CITATION {"citationID":"35eNDhTR","properties":{"formattedCitation":"(Meyer et al., 2020)","plainCitation":"(Meyer et al., 2020)","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AD1B05" w:rsidRPr="00AD1B05">
        <w:rPr>
          <w:rFonts w:ascii="Times New Roman" w:hAnsi="Times New Roman" w:cs="Times New Roman"/>
        </w:rPr>
        <w:t>(Meyer et al., 2020)</w:t>
      </w:r>
      <w:r w:rsidR="002F0D95">
        <w:rPr>
          <w:rFonts w:asciiTheme="majorBidi" w:hAnsiTheme="majorBidi" w:cstheme="majorBidi"/>
        </w:rPr>
        <w:fldChar w:fldCharType="end"/>
      </w:r>
      <w:r w:rsidR="002F0D95">
        <w:rPr>
          <w:rFonts w:asciiTheme="majorBidi" w:hAnsiTheme="majorBidi" w:cstheme="majorBidi"/>
        </w:rPr>
        <w:t xml:space="preserve">. </w:t>
      </w:r>
      <w:r w:rsidR="00EB2F6D">
        <w:rPr>
          <w:rFonts w:asciiTheme="majorBidi" w:hAnsiTheme="majorBidi" w:cstheme="majorBidi"/>
        </w:rPr>
        <w:t xml:space="preserve">Further,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w:t>
      </w:r>
      <w:r w:rsidR="000E0642">
        <w:rPr>
          <w:rFonts w:asciiTheme="majorBidi" w:hAnsiTheme="majorBidi" w:cstheme="majorBidi"/>
        </w:rPr>
        <w:t>is</w:t>
      </w:r>
      <w:r w:rsidR="00D84C45">
        <w:rPr>
          <w:rFonts w:asciiTheme="majorBidi" w:hAnsiTheme="majorBidi" w:cstheme="majorBidi"/>
        </w:rPr>
        <w:t xml:space="preserve"> </w:t>
      </w:r>
      <w:r w:rsidR="000E0642">
        <w:rPr>
          <w:rFonts w:asciiTheme="majorBidi" w:hAnsiTheme="majorBidi" w:cstheme="majorBidi"/>
        </w:rPr>
        <w:t xml:space="preserve">applied </w:t>
      </w:r>
      <w:r w:rsidR="00D84C45">
        <w:rPr>
          <w:rFonts w:asciiTheme="majorBidi" w:hAnsiTheme="majorBidi" w:cstheme="majorBidi"/>
        </w:rPr>
        <w:t xml:space="preserve">for rehabilitation </w:t>
      </w:r>
      <w:r w:rsidR="000E0642">
        <w:rPr>
          <w:rFonts w:asciiTheme="majorBidi" w:hAnsiTheme="majorBidi" w:cstheme="majorBidi"/>
        </w:rPr>
        <w:t xml:space="preserve">practices </w:t>
      </w:r>
      <w:r w:rsidR="00D84C45">
        <w:rPr>
          <w:rFonts w:asciiTheme="majorBidi" w:hAnsiTheme="majorBidi" w:cstheme="majorBidi"/>
        </w:rPr>
        <w:fldChar w:fldCharType="begin"/>
      </w:r>
      <w:r w:rsidR="00AD1B05">
        <w:rPr>
          <w:rFonts w:asciiTheme="majorBidi" w:hAnsiTheme="majorBidi" w:cstheme="majorBidi"/>
        </w:rPr>
        <w:instrText xml:space="preserve"> ADDIN ZOTERO_ITEM CSL_CITATION {"citationID":"ZBfJQvch","properties":{"formattedCitation":"(Hardy &amp; LaGasse, 2013)","plainCitation":"(Hardy &amp; LaGasse, 2013)","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AD1B05" w:rsidRPr="00AD1B05">
        <w:rPr>
          <w:rFonts w:ascii="Times New Roman" w:hAnsi="Times New Roman" w:cs="Times New Roman"/>
        </w:rPr>
        <w:t>(Hardy &amp; LaGasse, 2013)</w:t>
      </w:r>
      <w:r w:rsidR="00D84C45">
        <w:rPr>
          <w:rFonts w:asciiTheme="majorBidi" w:hAnsiTheme="majorBidi" w:cstheme="majorBidi"/>
        </w:rPr>
        <w:fldChar w:fldCharType="end"/>
      </w:r>
      <w:r w:rsidR="00D84C45">
        <w:rPr>
          <w:rFonts w:asciiTheme="majorBidi" w:hAnsiTheme="majorBidi" w:cstheme="majorBidi"/>
        </w:rPr>
        <w:t xml:space="preserve">, </w:t>
      </w:r>
      <w:r w:rsidR="000E0642">
        <w:rPr>
          <w:rFonts w:asciiTheme="majorBidi" w:hAnsiTheme="majorBidi" w:cstheme="majorBidi"/>
        </w:rPr>
        <w:t>based on</w:t>
      </w:r>
      <w:r w:rsidR="00D84C45">
        <w:rPr>
          <w:rFonts w:asciiTheme="majorBidi" w:hAnsiTheme="majorBidi" w:cstheme="majorBidi"/>
        </w:rPr>
        <w:t xml:space="preserve"> </w:t>
      </w:r>
      <w:r w:rsidR="000E0642">
        <w:rPr>
          <w:rFonts w:asciiTheme="majorBidi" w:hAnsiTheme="majorBidi" w:cstheme="majorBidi"/>
        </w:rPr>
        <w:t>“</w:t>
      </w:r>
      <w:r w:rsidR="00D84C45">
        <w:rPr>
          <w:rFonts w:asciiTheme="majorBidi" w:hAnsiTheme="majorBidi" w:cstheme="majorBidi"/>
        </w:rPr>
        <w:t>neurologic music therapy</w:t>
      </w:r>
      <w:r w:rsidR="000E0642">
        <w:rPr>
          <w:rFonts w:asciiTheme="majorBidi" w:hAnsiTheme="majorBidi" w:cstheme="majorBidi"/>
        </w:rPr>
        <w:t xml:space="preserve">’s" </w:t>
      </w:r>
      <w:r w:rsidR="00503A63">
        <w:rPr>
          <w:rFonts w:asciiTheme="majorBidi" w:hAnsiTheme="majorBidi" w:cstheme="majorBidi"/>
        </w:rPr>
        <w:fldChar w:fldCharType="begin"/>
      </w:r>
      <w:r w:rsidR="00AD1B05">
        <w:rPr>
          <w:rFonts w:asciiTheme="majorBidi" w:hAnsiTheme="majorBidi" w:cstheme="majorBidi"/>
        </w:rPr>
        <w:instrText xml:space="preserve"> ADDIN ZOTERO_ITEM CSL_CITATION {"citationID":"chwL8lDT","properties":{"formattedCitation":"(Thaut, 2007)","plainCitation":"(Thaut, 2007)","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AD1B05" w:rsidRPr="00AD1B05">
        <w:rPr>
          <w:rFonts w:ascii="Times New Roman" w:hAnsi="Times New Roman" w:cs="Times New Roman"/>
        </w:rPr>
        <w:t>(Thaut, 2007)</w:t>
      </w:r>
      <w:r w:rsidR="00503A63">
        <w:rPr>
          <w:rFonts w:asciiTheme="majorBidi" w:hAnsiTheme="majorBidi" w:cstheme="majorBidi"/>
        </w:rPr>
        <w:fldChar w:fldCharType="end"/>
      </w:r>
      <w:r w:rsidR="000E0642">
        <w:rPr>
          <w:rFonts w:asciiTheme="majorBidi" w:hAnsiTheme="majorBidi" w:cstheme="majorBidi"/>
        </w:rPr>
        <w:t xml:space="preserve"> rational</w:t>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AD1B05">
        <w:rPr>
          <w:rFonts w:asciiTheme="majorBidi" w:hAnsiTheme="majorBidi" w:cstheme="majorBidi"/>
        </w:rPr>
        <w:instrText xml:space="preserve"> ADDIN ZOTERO_ITEM CSL_CITATION {"citationID":"TJtcpiZR","properties":{"formattedCitation":"(Fedotchev, Dvoryaninova, et al., 2019; Fedotchev et al., 2016; Fedotchev, Parin, et al., 2019; Hardy &amp; LaGasse, 2013; Mayer-Benarous et al., 2021)","plainCitation":"(Fedotchev, Dvoryaninova, et al., 2019; Fedotchev et al., 2016; Fedotchev, Parin, et al., 2019; Hardy &amp; LaGasse, 2013; Mayer-Benarous et al., 2021)","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AD1B05" w:rsidRPr="00AD1B05">
        <w:rPr>
          <w:rFonts w:ascii="Times New Roman" w:hAnsi="Times New Roman" w:cs="Times New Roman"/>
        </w:rPr>
        <w:t>(</w:t>
      </w:r>
      <w:proofErr w:type="spellStart"/>
      <w:r w:rsidR="00AD1B05" w:rsidRPr="00AD1B05">
        <w:rPr>
          <w:rFonts w:ascii="Times New Roman" w:hAnsi="Times New Roman" w:cs="Times New Roman"/>
        </w:rPr>
        <w:t>Fedotchev</w:t>
      </w:r>
      <w:proofErr w:type="spellEnd"/>
      <w:r w:rsidR="00AD1B05" w:rsidRPr="00AD1B05">
        <w:rPr>
          <w:rFonts w:ascii="Times New Roman" w:hAnsi="Times New Roman" w:cs="Times New Roman"/>
        </w:rPr>
        <w:t xml:space="preserve">, </w:t>
      </w:r>
      <w:proofErr w:type="spellStart"/>
      <w:r w:rsidR="00AD1B05" w:rsidRPr="00AD1B05">
        <w:rPr>
          <w:rFonts w:ascii="Times New Roman" w:hAnsi="Times New Roman" w:cs="Times New Roman"/>
        </w:rPr>
        <w:t>Dvoryaninova</w:t>
      </w:r>
      <w:proofErr w:type="spellEnd"/>
      <w:r w:rsidR="00AD1B05" w:rsidRPr="00AD1B05">
        <w:rPr>
          <w:rFonts w:ascii="Times New Roman" w:hAnsi="Times New Roman" w:cs="Times New Roman"/>
        </w:rPr>
        <w:t>, et al., 2019; Fedotchev et al., 2016; Fedotchev, Parin, et al., 2019; Hardy &amp; LaGasse, 2013; Mayer-Benarous et al., 2021)</w:t>
      </w:r>
      <w:r w:rsidR="00897A5C">
        <w:rPr>
          <w:rFonts w:asciiTheme="majorBidi" w:hAnsiTheme="majorBidi" w:cstheme="majorBidi"/>
        </w:rPr>
        <w:fldChar w:fldCharType="end"/>
      </w:r>
      <w:r w:rsidR="00C61ED4">
        <w:rPr>
          <w:rFonts w:asciiTheme="majorBidi" w:hAnsiTheme="majorBidi" w:cstheme="majorBidi"/>
        </w:rPr>
        <w:t xml:space="preserve">. </w:t>
      </w:r>
      <w:r w:rsidR="00EB2F6D">
        <w:rPr>
          <w:rFonts w:asciiTheme="majorBidi" w:hAnsiTheme="majorBidi" w:cstheme="majorBidi"/>
        </w:rPr>
        <w:t>Last but not least</w:t>
      </w:r>
      <w:r w:rsidR="00D12D92">
        <w:rPr>
          <w:rFonts w:asciiTheme="majorBidi" w:hAnsiTheme="majorBidi" w:cstheme="majorBidi"/>
        </w:rPr>
        <w:t>,</w:t>
      </w:r>
      <w:r w:rsidR="00EB2F6D">
        <w:rPr>
          <w:rFonts w:asciiTheme="majorBidi" w:hAnsiTheme="majorBidi" w:cstheme="majorBidi"/>
        </w:rPr>
        <w:t xml:space="preserve"> BCI studies indicate that</w:t>
      </w:r>
      <w:r w:rsidR="00D12D92">
        <w:rPr>
          <w:rFonts w:asciiTheme="majorBidi" w:hAnsiTheme="majorBidi" w:cstheme="majorBidi"/>
        </w:rPr>
        <w:t xml:space="preserve"> rhythmic element</w:t>
      </w:r>
      <w:r w:rsidR="00EB2F6D">
        <w:rPr>
          <w:rFonts w:asciiTheme="majorBidi" w:hAnsiTheme="majorBidi" w:cstheme="majorBidi"/>
        </w:rPr>
        <w:t>s</w:t>
      </w:r>
      <w:r w:rsidR="00D12D92">
        <w:rPr>
          <w:rFonts w:asciiTheme="majorBidi" w:hAnsiTheme="majorBidi" w:cstheme="majorBidi"/>
        </w:rPr>
        <w:t xml:space="preserve"> in stimuli can improve the </w:t>
      </w:r>
      <w:r w:rsidR="00094E34">
        <w:rPr>
          <w:rFonts w:asciiTheme="majorBidi" w:hAnsiTheme="majorBidi" w:cstheme="majorBidi"/>
        </w:rPr>
        <w:t>accuracy of the signal classification</w:t>
      </w:r>
      <w:r w:rsidR="00D12D92">
        <w:rPr>
          <w:rFonts w:asciiTheme="majorBidi" w:hAnsiTheme="majorBidi" w:cstheme="majorBidi"/>
        </w:rPr>
        <w:t xml:space="preserve"> and decrease fatigue among participants </w:t>
      </w:r>
      <w:r w:rsidR="00D12D92">
        <w:rPr>
          <w:rFonts w:asciiTheme="majorBidi" w:hAnsiTheme="majorBidi" w:cstheme="majorBidi"/>
        </w:rPr>
        <w:fldChar w:fldCharType="begin"/>
      </w:r>
      <w:r w:rsidR="00AD1B05">
        <w:rPr>
          <w:rFonts w:asciiTheme="majorBidi" w:hAnsiTheme="majorBidi" w:cstheme="majorBidi"/>
        </w:rPr>
        <w:instrText xml:space="preserve"> ADDIN ZOTERO_ITEM CSL_CITATION {"citationID":"UqFlK4jZ","properties":{"formattedCitation":"(Shamsi et al., 2020)","plainCitation":"(Shamsi et al., 2020)","noteIndex":0},"citationItems":[{"id":17813,"uris":["http://zotero.org/users/8326170/items/XM9GQQ3Q"],"itemData":{"id":17813,"type":"report","abstract":"Many of the brain-computer interface (BCI) systems depend on the user’s voluntary eye movements. However, voluntary eye movement is impaired in people with some neurological disorders. Since their auditory system is intact, auditory paradigms are getting more patronage from researchers. However, lack of appropriate signal-to-noise ratio in auditory BCI necessitates using long signal processing windows to achieve acceptable classification accuracy at the expense of losing information transfer rate. Because users eagerly listen to their interesting stimuli, the corresponding classification accuracy can be enhanced without lengthening of the signal processing windows. In this study, six sinusoidal amplitude-modulated auditory stimuli with multiple message frequency coding have been proposed to evaluate two hypotheses: 1) these novel stimuli provide high classification accuracies (greater than 70%), 2) the novel rhythmic stimuli set reduces the subjects’ fatigue compared to its simple counterpart. We recorded EEG from nineteen normal subjects (twelve female). Five-fold cross-validated naïve Bayes classifier classified EEG signals with respect to power spectral density at message frequencies, Pearson’s correlation coefficient between the responses and stimuli envelopes, canonical correlation coefficient between the responses and stimuli envelopes. Our results show that each stimuli set elicited highly discriminative responses according to all the features. Moreover, compared to the simple stimuli set, listening to the rhythmic stimuli set caused significantly lower subjects’ fatigue. Thus, it is worthwhile to test these novel stimuli in a BCI experiment to enhance the number of commands and reduce the subjects’ fatigue.\nSignificance Statement Auditory BCI users eagerly listen to the stimuli they are interested in. Thus, response classification accuracy may be enhanced without the need for trial lengthening. Since humans enjoy listening to rhythmic sounds, this study was carried out for introducing novel rhythmic sinusoidal amplitude-modulated auditory stimuli with multiple message frequency coding. Our results show that each stimuli set evoked reliably discriminative responses according to all the features, and rhythmic stimuli set caused significantly lower fatigue in subjects. Thus, it is worthwhile to test these novel stimuli in a BCI study to increase the number of commands (by NN permutations of just N message frequencies) and reduce the subjects’ fatigue.","language":"en","note":"DOI: 10.1101/663344\nsection: New Results\ntype: article","page":"663344","publisher":"bioRxiv","source":"bioRxiv","title":"Introducing Rhythmic Sinusoidal Amplitude-Modulated Auditory Stimuli with Multiple Message Frequency Coding for Fatigue Reduction in Normal Subjects: An EEG Study","title-short":"Introducing Rhythmic Sinusoidal Amplitude-Modulated Auditory Stimuli with Multiple Message Frequency Coding for Fatigue Reduction in Normal Subjects","URL":"https://www.biorxiv.org/content/10.1101/663344v2","author":[{"family":"Shamsi","given":"Elham"},{"family":"Shirzhiyan","given":"Zahra"},{"family":"Keihani","given":"Ahmadreza"},{"family":"Farahi","given":"Morteza"},{"family":"Mahnam","given":"Amin"},{"family":"Haidari","given":"Mohsen Reza"},{"family":"Jafari","given":"Amir Homayoun"}],"accessed":{"date-parts":[["2022",5,10]]},"issued":{"date-parts":[["2020",9,7]]}}}],"schema":"https://github.com/citation-style-language/schema/raw/master/csl-citation.json"} </w:instrText>
      </w:r>
      <w:r w:rsidR="00D12D92">
        <w:rPr>
          <w:rFonts w:asciiTheme="majorBidi" w:hAnsiTheme="majorBidi" w:cstheme="majorBidi"/>
        </w:rPr>
        <w:fldChar w:fldCharType="separate"/>
      </w:r>
      <w:r w:rsidR="00AD1B05" w:rsidRPr="00AD1B05">
        <w:rPr>
          <w:rFonts w:ascii="Times New Roman" w:hAnsi="Times New Roman" w:cs="Times New Roman"/>
        </w:rPr>
        <w:t>(Shamsi et al., 2020)</w:t>
      </w:r>
      <w:r w:rsidR="00D12D92">
        <w:rPr>
          <w:rFonts w:asciiTheme="majorBidi" w:hAnsiTheme="majorBidi" w:cstheme="majorBidi"/>
        </w:rPr>
        <w:fldChar w:fldCharType="end"/>
      </w:r>
      <w:r w:rsidR="00D12D92">
        <w:rPr>
          <w:rFonts w:asciiTheme="majorBidi" w:hAnsiTheme="majorBidi" w:cstheme="majorBidi"/>
        </w:rPr>
        <w:t>.</w:t>
      </w:r>
      <w:r w:rsidR="001719E0" w:rsidRPr="001719E0">
        <w:rPr>
          <w:rFonts w:asciiTheme="majorBidi" w:hAnsiTheme="majorBidi" w:cstheme="majorBidi"/>
        </w:rPr>
        <w:t xml:space="preserve"> </w:t>
      </w:r>
    </w:p>
    <w:p w14:paraId="18F6DFB9" w14:textId="77855696" w:rsidR="00A429DE" w:rsidRDefault="008237D6" w:rsidP="008B5DF3">
      <w:pPr>
        <w:rPr>
          <w:rFonts w:asciiTheme="majorBidi" w:hAnsiTheme="majorBidi" w:cstheme="majorBidi"/>
        </w:rPr>
      </w:pPr>
      <w:r>
        <w:rPr>
          <w:rFonts w:asciiTheme="majorBidi" w:hAnsiTheme="majorBidi" w:cstheme="majorBidi"/>
        </w:rPr>
        <w:t xml:space="preserve">The procedure is identical for all participants. The first phase is </w:t>
      </w:r>
      <w:r w:rsidR="005350D4">
        <w:rPr>
          <w:rFonts w:asciiTheme="majorBidi" w:hAnsiTheme="majorBidi" w:cstheme="majorBidi"/>
        </w:rPr>
        <w:t>to train data through presenting audio-visual stimuli simultaneously</w:t>
      </w:r>
      <w:r w:rsidR="008E7370">
        <w:rPr>
          <w:rFonts w:asciiTheme="majorBidi" w:hAnsiTheme="majorBidi" w:cstheme="majorBidi"/>
        </w:rPr>
        <w:t xml:space="preserve"> to each participant</w:t>
      </w:r>
      <w:r w:rsidR="0076730D">
        <w:rPr>
          <w:rFonts w:asciiTheme="majorBidi" w:hAnsiTheme="majorBidi" w:cstheme="majorBidi"/>
        </w:rPr>
        <w:t xml:space="preserve">. </w:t>
      </w:r>
      <w:r w:rsidR="008B5DF3">
        <w:rPr>
          <w:rFonts w:asciiTheme="majorBidi" w:hAnsiTheme="majorBidi" w:cstheme="majorBidi"/>
        </w:rPr>
        <w:t xml:space="preserve">Overall, there are 4 runs of trials. Each run has 10 stimuli. </w:t>
      </w:r>
      <w:r w:rsidR="0076730D">
        <w:rPr>
          <w:rFonts w:asciiTheme="majorBidi" w:hAnsiTheme="majorBidi" w:cstheme="majorBidi"/>
        </w:rPr>
        <w:t xml:space="preserve">Each </w:t>
      </w:r>
      <w:r w:rsidR="00672C18">
        <w:rPr>
          <w:rFonts w:asciiTheme="majorBidi" w:hAnsiTheme="majorBidi" w:cstheme="majorBidi"/>
        </w:rPr>
        <w:t xml:space="preserve">audio-visual </w:t>
      </w:r>
      <w:r w:rsidR="0076730D">
        <w:rPr>
          <w:rFonts w:asciiTheme="majorBidi" w:hAnsiTheme="majorBidi" w:cstheme="majorBidi"/>
        </w:rPr>
        <w:t>stimuli will be repeated</w:t>
      </w:r>
      <w:r w:rsidR="005350D4">
        <w:rPr>
          <w:rFonts w:asciiTheme="majorBidi" w:hAnsiTheme="majorBidi" w:cstheme="majorBidi"/>
        </w:rPr>
        <w:t xml:space="preserve"> 30</w:t>
      </w:r>
      <w:r w:rsidR="0076730D">
        <w:rPr>
          <w:rFonts w:asciiTheme="majorBidi" w:hAnsiTheme="majorBidi" w:cstheme="majorBidi"/>
        </w:rPr>
        <w:t xml:space="preserve"> times, presented</w:t>
      </w:r>
      <w:r w:rsidR="005350D4">
        <w:rPr>
          <w:rFonts w:asciiTheme="majorBidi" w:hAnsiTheme="majorBidi" w:cstheme="majorBidi"/>
        </w:rPr>
        <w:t xml:space="preserve"> </w:t>
      </w:r>
      <w:r w:rsidR="0076730D">
        <w:rPr>
          <w:rFonts w:asciiTheme="majorBidi" w:hAnsiTheme="majorBidi" w:cstheme="majorBidi"/>
        </w:rPr>
        <w:t xml:space="preserve">30 seconds, </w:t>
      </w:r>
      <w:r w:rsidR="005350D4">
        <w:rPr>
          <w:rFonts w:asciiTheme="majorBidi" w:hAnsiTheme="majorBidi" w:cstheme="majorBidi"/>
        </w:rPr>
        <w:t>in random</w:t>
      </w:r>
      <w:r w:rsidR="006F2C05">
        <w:rPr>
          <w:rFonts w:asciiTheme="majorBidi" w:hAnsiTheme="majorBidi" w:cstheme="majorBidi"/>
        </w:rPr>
        <w:t>, with a random 3-5 seconds resting time</w:t>
      </w:r>
      <w:r w:rsidR="005350D4">
        <w:rPr>
          <w:rFonts w:asciiTheme="majorBidi" w:hAnsiTheme="majorBidi" w:cstheme="majorBidi"/>
        </w:rPr>
        <w:t>.</w:t>
      </w:r>
      <w:r w:rsidR="00B9421C">
        <w:rPr>
          <w:rFonts w:asciiTheme="majorBidi" w:hAnsiTheme="majorBidi" w:cstheme="majorBidi"/>
        </w:rPr>
        <w:t xml:space="preserve"> </w:t>
      </w:r>
      <w:r w:rsidR="008E7370">
        <w:rPr>
          <w:rFonts w:asciiTheme="majorBidi" w:hAnsiTheme="majorBidi" w:cstheme="majorBidi"/>
        </w:rPr>
        <w:t>Participants will be trained to look at the picture and listen to the audio played with each picture</w:t>
      </w:r>
      <w:r w:rsidR="00C94163">
        <w:rPr>
          <w:rFonts w:asciiTheme="majorBidi" w:hAnsiTheme="majorBidi" w:cstheme="majorBidi"/>
        </w:rPr>
        <w:t>…</w:t>
      </w:r>
      <w:r w:rsidR="008E7370">
        <w:rPr>
          <w:rFonts w:asciiTheme="majorBidi" w:hAnsiTheme="majorBidi" w:cstheme="majorBidi"/>
        </w:rPr>
        <w:t xml:space="preserve"> </w:t>
      </w:r>
      <w:r w:rsidR="00DA72FA">
        <w:rPr>
          <w:rFonts w:asciiTheme="majorBidi" w:hAnsiTheme="majorBidi" w:cstheme="majorBidi"/>
        </w:rPr>
        <w:t xml:space="preserve"> </w:t>
      </w:r>
    </w:p>
    <w:p w14:paraId="2E08A3C9" w14:textId="3656C2BB" w:rsidR="00A7112D" w:rsidRDefault="00DA72FA" w:rsidP="00AD1B05">
      <w:pPr>
        <w:rPr>
          <w:rFonts w:asciiTheme="majorBidi" w:hAnsiTheme="majorBidi" w:cstheme="majorBidi"/>
        </w:rPr>
      </w:pPr>
      <w:r>
        <w:rPr>
          <w:rFonts w:asciiTheme="majorBidi" w:hAnsiTheme="majorBidi" w:cstheme="majorBidi"/>
        </w:rPr>
        <w:t xml:space="preserve">... </w:t>
      </w:r>
    </w:p>
    <w:p w14:paraId="5491C8D2" w14:textId="13683AD5" w:rsidR="001719E0" w:rsidRPr="00394F7D" w:rsidRDefault="00DA72FA" w:rsidP="001719E0">
      <w:pPr>
        <w:rPr>
          <w:rFonts w:asciiTheme="majorBidi" w:hAnsiTheme="majorBidi" w:cstheme="majorBidi"/>
          <w:noProof/>
        </w:rPr>
      </w:pPr>
      <w:r>
        <w:rPr>
          <w:rFonts w:asciiTheme="majorBidi" w:hAnsiTheme="majorBidi" w:cstheme="majorBidi"/>
        </w:rPr>
        <w:t>//\\</w:t>
      </w:r>
      <w:r w:rsidR="00FD4513">
        <w:rPr>
          <w:rFonts w:asciiTheme="majorBidi" w:hAnsiTheme="majorBidi" w:cstheme="majorBidi"/>
        </w:rPr>
        <w:t xml:space="preserve">Speech entails multiple rhythms: intonation (-4 Hz), syllables (4-8 Hz) and phonemes (&gt;30 Hz) </w:t>
      </w:r>
      <w:r w:rsidR="00FD4513">
        <w:rPr>
          <w:rFonts w:asciiTheme="majorBidi" w:hAnsiTheme="majorBidi" w:cstheme="majorBidi"/>
        </w:rPr>
        <w:fldChar w:fldCharType="begin"/>
      </w:r>
      <w:r w:rsidR="00AD1B05">
        <w:rPr>
          <w:rFonts w:asciiTheme="majorBidi" w:hAnsiTheme="majorBidi" w:cstheme="majorBidi"/>
        </w:rPr>
        <w:instrText xml:space="preserve"> ADDIN ZOTERO_ITEM CSL_CITATION {"citationID":"i6SzGKx7","properties":{"formattedCitation":"(Watanabe, 2019)","plainCitation":"(Watanabe, 2019)","noteIndex":0},"citationItems":[{"id":17810,"uris":["http://zotero.org/users/8326170/items/Y5AYBJYJ"],"itemData":{"id":17810,"type":"article-journal","abstract":"</w:instrText>
      </w:r>
      <w:r w:rsidR="00AD1B05">
        <w:rPr>
          <w:rFonts w:ascii="MS Gothic" w:eastAsia="MS Gothic" w:hAnsi="MS Gothic" w:cs="MS Gothic" w:hint="eastAsia"/>
        </w:rPr>
        <w:instrText>博第</w:instrText>
      </w:r>
      <w:r w:rsidR="00AD1B05">
        <w:rPr>
          <w:rFonts w:asciiTheme="majorBidi" w:hAnsiTheme="majorBidi" w:cstheme="majorBidi"/>
        </w:rPr>
        <w:instrText>1650</w:instrText>
      </w:r>
      <w:r w:rsidR="00AD1B05">
        <w:rPr>
          <w:rFonts w:ascii="MS Gothic" w:eastAsia="MS Gothic" w:hAnsi="MS Gothic" w:cs="MS Gothic" w:hint="eastAsia"/>
        </w:rPr>
        <w:instrText>号</w:instrText>
      </w:r>
      <w:r w:rsidR="00AD1B05">
        <w:rPr>
          <w:rFonts w:asciiTheme="majorBidi" w:hAnsiTheme="majorBidi" w:cstheme="majorBidi"/>
        </w:rPr>
        <w:instrText>","DOI":"10.34413/dr.01650","journalAbbreviation":"</w:instrText>
      </w:r>
      <w:r w:rsidR="00AD1B05">
        <w:rPr>
          <w:rFonts w:ascii="MS Gothic" w:eastAsia="MS Gothic" w:hAnsi="MS Gothic" w:cs="MS Gothic" w:hint="eastAsia"/>
        </w:rPr>
        <w:instrText>脳波と音声リズム間の位相同期に基づく文の脳情報デコーディング</w:instrText>
      </w:r>
      <w:r w:rsidR="00AD1B05">
        <w:rPr>
          <w:rFonts w:asciiTheme="majorBidi" w:hAnsiTheme="majorBidi" w:cstheme="majorBidi"/>
        </w:rPr>
        <w:instrText xml:space="preserve">","language":"en","note":"Accepted: 2019-11-26T09:56:58Z\npublisher: </w:instrText>
      </w:r>
      <w:r w:rsidR="00AD1B05">
        <w:rPr>
          <w:rFonts w:ascii="MS Gothic" w:eastAsia="MS Gothic" w:hAnsi="MS Gothic" w:cs="MS Gothic" w:hint="eastAsia"/>
        </w:rPr>
        <w:instrText>奈良先端科学技術大学院大学</w:instrText>
      </w:r>
      <w:r w:rsidR="00AD1B05">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sidR="00FD4513">
        <w:rPr>
          <w:rFonts w:asciiTheme="majorBidi" w:hAnsiTheme="majorBidi" w:cstheme="majorBidi"/>
        </w:rPr>
        <w:fldChar w:fldCharType="separate"/>
      </w:r>
      <w:r w:rsidR="00AD1B05" w:rsidRPr="00AD1B05">
        <w:rPr>
          <w:rFonts w:ascii="Times New Roman" w:hAnsi="Times New Roman" w:cs="Times New Roman"/>
        </w:rPr>
        <w:t>(Watanabe, 2019)</w:t>
      </w:r>
      <w:r w:rsidR="00FD4513">
        <w:rPr>
          <w:rFonts w:asciiTheme="majorBidi" w:hAnsiTheme="majorBidi" w:cstheme="majorBidi"/>
        </w:rPr>
        <w:fldChar w:fldCharType="end"/>
      </w:r>
      <w:r w:rsidR="00FD4513">
        <w:rPr>
          <w:rFonts w:asciiTheme="majorBidi" w:hAnsiTheme="majorBidi" w:cstheme="majorBidi"/>
        </w:rPr>
        <w:t>.</w:t>
      </w:r>
      <w:r w:rsidR="00E516FF">
        <w:rPr>
          <w:rFonts w:asciiTheme="majorBidi" w:hAnsiTheme="majorBidi" w:cstheme="majorBidi"/>
        </w:rPr>
        <w:t xml:space="preserve"> </w:t>
      </w:r>
      <w:r w:rsidR="00FD4513">
        <w:rPr>
          <w:rFonts w:asciiTheme="majorBidi" w:hAnsiTheme="majorBidi" w:cstheme="majorBidi"/>
        </w:rPr>
        <w:t xml:space="preserve"> </w:t>
      </w:r>
      <w:r w:rsidR="00E516FF">
        <w:rPr>
          <w:rFonts w:asciiTheme="majorBidi" w:hAnsiTheme="majorBidi" w:cstheme="majorBidi"/>
        </w:rPr>
        <w:t xml:space="preserve">Synchronization phenomenon between rhythm in speech and neural oscillations in delta, theta and gamma frequency band and neural source of this synchronization will be measured. </w:t>
      </w:r>
      <w:r w:rsidR="00D73EA7">
        <w:rPr>
          <w:rFonts w:asciiTheme="majorBidi" w:hAnsiTheme="majorBidi" w:cstheme="majorBidi"/>
        </w:rPr>
        <w:t xml:space="preserve">Neural </w:t>
      </w:r>
      <w:r w:rsidR="00D12D92">
        <w:rPr>
          <w:rFonts w:asciiTheme="majorBidi" w:hAnsiTheme="majorBidi" w:cstheme="majorBidi"/>
        </w:rPr>
        <w:t>phase</w:t>
      </w:r>
      <w:r w:rsidR="00D73EA7">
        <w:rPr>
          <w:rFonts w:asciiTheme="majorBidi" w:hAnsiTheme="majorBidi" w:cstheme="majorBidi"/>
        </w:rPr>
        <w:t xml:space="preserve"> synchronization can distinguish words using EEG-based classification </w:t>
      </w:r>
      <w:r w:rsidR="00F40EC3">
        <w:rPr>
          <w:rFonts w:asciiTheme="majorBidi" w:hAnsiTheme="majorBidi" w:cstheme="majorBidi"/>
        </w:rPr>
        <w:fldChar w:fldCharType="begin"/>
      </w:r>
      <w:r w:rsidR="00AD1B05">
        <w:rPr>
          <w:rFonts w:asciiTheme="majorBidi" w:hAnsiTheme="majorBidi" w:cstheme="majorBidi"/>
        </w:rPr>
        <w:instrText xml:space="preserve"> ADDIN ZOTERO_ITEM CSL_CITATION {"citationID":"OmxkQGvx","properties":{"formattedCitation":"(Watanabe, 2019)","plainCitation":"(Watanabe, 2019)","noteIndex":0},"citationItems":[{"id":17810,"uris":["http://zotero.org/users/8326170/items/Y5AYBJYJ"],"itemData":{"id":17810,"type":"article-journal","abstract":"</w:instrText>
      </w:r>
      <w:r w:rsidR="00AD1B05">
        <w:rPr>
          <w:rFonts w:ascii="MS Gothic" w:eastAsia="MS Gothic" w:hAnsi="MS Gothic" w:cs="MS Gothic" w:hint="eastAsia"/>
        </w:rPr>
        <w:instrText>博第</w:instrText>
      </w:r>
      <w:r w:rsidR="00AD1B05">
        <w:rPr>
          <w:rFonts w:asciiTheme="majorBidi" w:hAnsiTheme="majorBidi" w:cstheme="majorBidi"/>
        </w:rPr>
        <w:instrText>1650</w:instrText>
      </w:r>
      <w:r w:rsidR="00AD1B05">
        <w:rPr>
          <w:rFonts w:ascii="MS Gothic" w:eastAsia="MS Gothic" w:hAnsi="MS Gothic" w:cs="MS Gothic" w:hint="eastAsia"/>
        </w:rPr>
        <w:instrText>号</w:instrText>
      </w:r>
      <w:r w:rsidR="00AD1B05">
        <w:rPr>
          <w:rFonts w:asciiTheme="majorBidi" w:hAnsiTheme="majorBidi" w:cstheme="majorBidi"/>
        </w:rPr>
        <w:instrText>","DOI":"10.34413/dr.01650","journalAbbreviation":"</w:instrText>
      </w:r>
      <w:r w:rsidR="00AD1B05">
        <w:rPr>
          <w:rFonts w:ascii="MS Gothic" w:eastAsia="MS Gothic" w:hAnsi="MS Gothic" w:cs="MS Gothic" w:hint="eastAsia"/>
        </w:rPr>
        <w:instrText>脳波と音声リズム間の位相同期に基づく文の脳情報デコーディング</w:instrText>
      </w:r>
      <w:r w:rsidR="00AD1B05">
        <w:rPr>
          <w:rFonts w:asciiTheme="majorBidi" w:hAnsiTheme="majorBidi" w:cstheme="majorBidi"/>
        </w:rPr>
        <w:instrText xml:space="preserve">","language":"en","note":"Accepted: 2019-11-26T09:56:58Z\npublisher: </w:instrText>
      </w:r>
      <w:r w:rsidR="00AD1B05">
        <w:rPr>
          <w:rFonts w:ascii="MS Gothic" w:eastAsia="MS Gothic" w:hAnsi="MS Gothic" w:cs="MS Gothic" w:hint="eastAsia"/>
        </w:rPr>
        <w:instrText>奈良先端科学技術大学院大学</w:instrText>
      </w:r>
      <w:r w:rsidR="00AD1B05">
        <w:rPr>
          <w:rFonts w:asciiTheme="majorBidi" w:hAnsiTheme="majorBidi" w:cstheme="majorBidi"/>
        </w:rPr>
        <w:instrText xml:space="preserve">","source":"library.naist.jp","title":"Neural decoding of sentences using synchronization between EEG and speech rhythm","URL":"https://library.naist.jp/dspace/handle/10061/13457","author":[{"family":"Watanabe","given":"Hiroki"}],"accessed":{"date-parts":[["2022",5,10]]},"issued":{"date-parts":[["2019",9,30]]}}}],"schema":"https://github.com/citation-style-language/schema/raw/master/csl-citation.json"} </w:instrText>
      </w:r>
      <w:r w:rsidR="00F40EC3">
        <w:rPr>
          <w:rFonts w:asciiTheme="majorBidi" w:hAnsiTheme="majorBidi" w:cstheme="majorBidi"/>
        </w:rPr>
        <w:fldChar w:fldCharType="separate"/>
      </w:r>
      <w:r w:rsidR="00AD1B05" w:rsidRPr="00AD1B05">
        <w:rPr>
          <w:rFonts w:ascii="Times New Roman" w:hAnsi="Times New Roman" w:cs="Times New Roman"/>
        </w:rPr>
        <w:t>(Watanabe, 2019)</w:t>
      </w:r>
      <w:r w:rsidR="00F40EC3">
        <w:rPr>
          <w:rFonts w:asciiTheme="majorBidi" w:hAnsiTheme="majorBidi" w:cstheme="majorBidi"/>
        </w:rPr>
        <w:fldChar w:fldCharType="end"/>
      </w:r>
      <w:r w:rsidR="00F40EC3">
        <w:rPr>
          <w:rFonts w:asciiTheme="majorBidi" w:hAnsiTheme="majorBidi" w:cstheme="majorBidi"/>
        </w:rPr>
        <w:t>.</w:t>
      </w:r>
      <w:r w:rsidR="00E516FF">
        <w:rPr>
          <w:rFonts w:asciiTheme="majorBidi" w:hAnsiTheme="majorBidi" w:cstheme="majorBidi"/>
        </w:rPr>
        <w:t xml:space="preserve"> </w:t>
      </w:r>
    </w:p>
    <w:p w14:paraId="1C2E56F1" w14:textId="77777777" w:rsidR="00DA72FA" w:rsidRDefault="00DA72FA" w:rsidP="00DA72FA">
      <w:pPr>
        <w:rPr>
          <w:rFonts w:asciiTheme="majorBidi" w:hAnsiTheme="majorBidi" w:cstheme="majorBidi"/>
        </w:rPr>
      </w:pPr>
    </w:p>
    <w:p w14:paraId="10D14653" w14:textId="0E8B970C" w:rsidR="00E65B4B" w:rsidRDefault="00A7112D" w:rsidP="00DA72FA">
      <w:pPr>
        <w:rPr>
          <w:rFonts w:asciiTheme="majorBidi" w:hAnsiTheme="majorBidi" w:cstheme="majorBidi"/>
        </w:rPr>
      </w:pPr>
      <w:r>
        <w:rPr>
          <w:rFonts w:asciiTheme="majorBidi" w:hAnsiTheme="majorBidi" w:cstheme="majorBidi"/>
        </w:rPr>
        <w:t>…</w:t>
      </w:r>
    </w:p>
    <w:p w14:paraId="6D1A7721" w14:textId="77777777" w:rsidR="003A4EE7" w:rsidRDefault="00110E01" w:rsidP="003A4EE7">
      <w:pPr>
        <w:rPr>
          <w:rFonts w:asciiTheme="majorBidi" w:hAnsiTheme="majorBidi" w:cstheme="majorBidi"/>
        </w:rPr>
      </w:pPr>
      <w:r w:rsidRPr="00767AFC">
        <w:rPr>
          <w:rFonts w:asciiTheme="majorBidi" w:hAnsiTheme="majorBidi" w:cstheme="majorBidi"/>
          <w:i/>
          <w:iCs/>
          <w:u w:val="single"/>
        </w:rPr>
        <w:lastRenderedPageBreak/>
        <w:t>EEG acquisition</w:t>
      </w:r>
      <w:r>
        <w:rPr>
          <w:rFonts w:asciiTheme="majorBidi" w:hAnsiTheme="majorBidi" w:cstheme="majorBidi"/>
        </w:rPr>
        <w:t>.</w:t>
      </w:r>
      <w:r w:rsidR="00767AFC">
        <w:rPr>
          <w:rFonts w:asciiTheme="majorBidi" w:hAnsiTheme="majorBidi" w:cstheme="majorBidi"/>
        </w:rPr>
        <w:t xml:space="preserve"> </w:t>
      </w:r>
      <w:r w:rsidR="00116D5A">
        <w:rPr>
          <w:rFonts w:asciiTheme="majorBidi" w:hAnsiTheme="majorBidi" w:cstheme="majorBidi"/>
        </w:rPr>
        <w:t>A</w:t>
      </w:r>
      <w:r w:rsidR="00394F7D">
        <w:rPr>
          <w:rFonts w:asciiTheme="majorBidi" w:hAnsiTheme="majorBidi" w:cstheme="majorBidi"/>
        </w:rPr>
        <w:t xml:space="preserve"> </w:t>
      </w:r>
      <w:r w:rsidR="001E6995">
        <w:rPr>
          <w:rFonts w:asciiTheme="majorBidi" w:hAnsiTheme="majorBidi" w:cstheme="majorBidi"/>
        </w:rPr>
        <w:t xml:space="preserve">32-channel </w:t>
      </w:r>
      <w:r w:rsidR="00394F7D">
        <w:rPr>
          <w:rFonts w:asciiTheme="majorBidi" w:hAnsiTheme="majorBidi" w:cstheme="majorBidi"/>
        </w:rPr>
        <w:t xml:space="preserve">portable EEG-based BCI </w:t>
      </w:r>
      <w:r w:rsidR="00116D5A">
        <w:rPr>
          <w:rFonts w:asciiTheme="majorBidi" w:hAnsiTheme="majorBidi" w:cstheme="majorBidi"/>
        </w:rPr>
        <w:t xml:space="preserve">will record brain signals. </w:t>
      </w:r>
    </w:p>
    <w:p w14:paraId="7CC4731C" w14:textId="77777777" w:rsidR="003A4EE7" w:rsidRDefault="003A4EE7" w:rsidP="00AD1B05">
      <w:pPr>
        <w:rPr>
          <w:rFonts w:asciiTheme="majorBidi" w:hAnsiTheme="majorBidi" w:cstheme="majorBidi"/>
        </w:rPr>
      </w:pPr>
    </w:p>
    <w:p w14:paraId="46AA0F20" w14:textId="77777777" w:rsidR="003A4EE7" w:rsidRDefault="003A4EE7" w:rsidP="00AD1B05">
      <w:pPr>
        <w:rPr>
          <w:rFonts w:asciiTheme="majorBidi" w:hAnsiTheme="majorBidi" w:cstheme="majorBidi"/>
        </w:rPr>
      </w:pPr>
    </w:p>
    <w:p w14:paraId="2FE352C4" w14:textId="77777777"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14:paraId="3EEAF674" w14:textId="464B9216" w:rsidR="0020364E" w:rsidRDefault="0020364E" w:rsidP="00AD1B05">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AD1B05" w:rsidRPr="00AD1B05">
        <w:rPr>
          <w:rFonts w:ascii="Times New Roman" w:hAnsi="Times New Roman" w:cs="Times New Roman"/>
        </w:rPr>
        <w:t>(Ganin et al., 2018)</w:t>
      </w:r>
      <w:r w:rsidRPr="00394F7D">
        <w:rPr>
          <w:rFonts w:asciiTheme="majorBidi" w:hAnsiTheme="majorBidi" w:cstheme="majorBidi"/>
        </w:rPr>
        <w:fldChar w:fldCharType="end"/>
      </w:r>
      <w:r w:rsidRPr="00394F7D">
        <w:rPr>
          <w:rFonts w:asciiTheme="majorBidi" w:hAnsiTheme="majorBidi" w:cstheme="majorBidi"/>
        </w:rPr>
        <w:t>.</w:t>
      </w:r>
    </w:p>
    <w:p w14:paraId="56FDA465" w14:textId="77777777"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14:paraId="5B9891E1" w14:textId="57A2C559" w:rsidR="0053181E" w:rsidRDefault="00AA4BAF" w:rsidP="00AD1B05">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AD1B05">
        <w:rPr>
          <w:rFonts w:asciiTheme="majorBidi" w:hAnsiTheme="majorBidi" w:cstheme="majorBidi"/>
        </w:rPr>
        <w:instrText xml:space="preserve"> ADDIN ZOTERO_ITEM CSL_CITATION {"citationID":"vW9fxpAL","properties":{"formattedCitation":"(Cicchetti et al., 2013; Sparrow, 2011)","plainCitation":"(Cicchetti et al., 2013; Sparrow, 2011)","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AD1B05" w:rsidRPr="00AD1B05">
        <w:rPr>
          <w:rFonts w:ascii="Times New Roman" w:hAnsi="Times New Roman" w:cs="Times New Roman"/>
        </w:rPr>
        <w:t>(Cicchetti et al., 2013; Sparrow, 2011)</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14:paraId="072140C1" w14:textId="77777777" w:rsidR="00B318D9" w:rsidRPr="00394F7D" w:rsidRDefault="001C41C8" w:rsidP="00EF296A">
      <w:pPr>
        <w:rPr>
          <w:rFonts w:asciiTheme="majorBidi" w:hAnsiTheme="majorBidi" w:cstheme="majorBidi"/>
        </w:rPr>
      </w:pPr>
      <w:r>
        <w:rPr>
          <w:rFonts w:asciiTheme="majorBidi" w:hAnsiTheme="majorBidi" w:cstheme="majorBidi"/>
        </w:rPr>
        <w:t>…</w:t>
      </w:r>
    </w:p>
    <w:p w14:paraId="21BDE1B0" w14:textId="77777777"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14:paraId="0C87F1E9" w14:textId="135EEB26" w:rsidR="00B8659D" w:rsidRDefault="00B67FF1" w:rsidP="00AD1B05">
      <w:pPr>
        <w:tabs>
          <w:tab w:val="left" w:pos="1323"/>
        </w:tabs>
        <w:rPr>
          <w:rFonts w:asciiTheme="majorBidi" w:hAnsiTheme="majorBidi" w:cstheme="majorBidi"/>
        </w:rPr>
      </w:pPr>
      <w:r>
        <w:rPr>
          <w:rFonts w:asciiTheme="majorBidi" w:hAnsiTheme="majorBidi" w:cstheme="majorBidi"/>
        </w:rPr>
        <w:t>Recently,</w:t>
      </w:r>
      <w:r w:rsidR="00C32DD8">
        <w:rPr>
          <w:rFonts w:asciiTheme="majorBidi" w:hAnsiTheme="majorBidi" w:cstheme="majorBidi"/>
        </w:rPr>
        <w:t xml:space="preserve"> Deep Neural Networks (DNNs) for BCI data classification was adapted</w:t>
      </w:r>
      <w:r w:rsidR="00B8659D">
        <w:rPr>
          <w:rFonts w:asciiTheme="majorBidi" w:hAnsiTheme="majorBidi" w:cstheme="majorBidi"/>
        </w:rPr>
        <w:t xml:space="preserve"> </w:t>
      </w:r>
      <w:r w:rsidR="00C32DD8">
        <w:rPr>
          <w:rFonts w:asciiTheme="majorBidi" w:hAnsiTheme="majorBidi" w:cstheme="majorBidi"/>
        </w:rPr>
        <w:t xml:space="preserve">for language modelling </w:t>
      </w:r>
      <w:r w:rsidR="00B8659D">
        <w:rPr>
          <w:rFonts w:asciiTheme="majorBidi" w:hAnsiTheme="majorBidi" w:cstheme="majorBidi"/>
        </w:rPr>
        <w:fldChar w:fldCharType="begin"/>
      </w:r>
      <w:r w:rsidR="00AD1B05">
        <w:rPr>
          <w:rFonts w:asciiTheme="majorBidi" w:hAnsiTheme="majorBidi" w:cstheme="majorBidi"/>
        </w:rPr>
        <w:instrText xml:space="preserve"> ADDIN ZOTERO_ITEM CSL_CITATION {"citationID":"UuPhvG3T","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AD1B05" w:rsidRPr="00AD1B05">
        <w:rPr>
          <w:rFonts w:ascii="Times New Roman" w:hAnsi="Times New Roman" w:cs="Times New Roman"/>
        </w:rPr>
        <w:t>(Kostas et al., 2021)</w:t>
      </w:r>
      <w:r w:rsidR="00B8659D">
        <w:rPr>
          <w:rFonts w:asciiTheme="majorBidi" w:hAnsiTheme="majorBidi" w:cstheme="majorBidi"/>
        </w:rPr>
        <w:fldChar w:fldCharType="end"/>
      </w:r>
      <w:r w:rsidR="00B8659D">
        <w:rPr>
          <w:rFonts w:asciiTheme="majorBidi" w:hAnsiTheme="majorBidi" w:cstheme="majorBidi"/>
        </w:rPr>
        <w:t xml:space="preserve"> </w:t>
      </w:r>
      <w:r w:rsidR="00C32DD8">
        <w:rPr>
          <w:rFonts w:asciiTheme="majorBidi" w:hAnsiTheme="majorBidi" w:cstheme="majorBidi"/>
        </w:rPr>
        <w:t>to generate</w:t>
      </w:r>
      <w:r>
        <w:rPr>
          <w:rFonts w:asciiTheme="majorBidi" w:hAnsiTheme="majorBidi" w:cstheme="majorBidi"/>
        </w:rPr>
        <w:t xml:space="preserve"> automatic speech recognition</w:t>
      </w:r>
      <w:r w:rsidR="00B8659D">
        <w:rPr>
          <w:rFonts w:asciiTheme="majorBidi" w:hAnsiTheme="majorBidi" w:cstheme="majorBidi"/>
        </w:rPr>
        <w:fldChar w:fldCharType="begin"/>
      </w:r>
      <w:r w:rsidR="00AD1B05">
        <w:rPr>
          <w:rFonts w:asciiTheme="majorBidi" w:hAnsiTheme="majorBidi" w:cstheme="majorBidi"/>
        </w:rPr>
        <w:instrText xml:space="preserve"> ADDIN ZOTERO_ITEM CSL_CITATION {"citationID":"5tcge6yF","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AD1B05" w:rsidRPr="00AD1B05">
        <w:rPr>
          <w:rFonts w:ascii="Times New Roman" w:hAnsi="Times New Roman" w:cs="Times New Roman"/>
        </w:rPr>
        <w:t>(Kostas et al., 2021)</w:t>
      </w:r>
      <w:r w:rsidR="00B8659D">
        <w:rPr>
          <w:rFonts w:asciiTheme="majorBidi" w:hAnsiTheme="majorBidi" w:cstheme="majorBidi"/>
        </w:rPr>
        <w:fldChar w:fldCharType="end"/>
      </w:r>
      <w:r>
        <w:rPr>
          <w:rFonts w:asciiTheme="majorBidi" w:hAnsiTheme="majorBidi" w:cstheme="majorBidi"/>
        </w:rPr>
        <w:t>,</w:t>
      </w:r>
      <w:r w:rsidR="00C32DD8">
        <w:rPr>
          <w:rFonts w:asciiTheme="majorBidi" w:hAnsiTheme="majorBidi" w:cstheme="majorBidi"/>
        </w:rPr>
        <w:t xml:space="preserve"> </w:t>
      </w:r>
      <w:r>
        <w:rPr>
          <w:rFonts w:asciiTheme="majorBidi" w:hAnsiTheme="majorBidi" w:cstheme="majorBidi"/>
        </w:rPr>
        <w:t xml:space="preserve">using </w:t>
      </w:r>
      <w:r w:rsidR="00B8659D">
        <w:rPr>
          <w:rFonts w:asciiTheme="majorBidi" w:hAnsiTheme="majorBidi" w:cstheme="majorBidi"/>
        </w:rPr>
        <w:t>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AD1B05">
        <w:rPr>
          <w:rFonts w:asciiTheme="majorBidi" w:hAnsiTheme="majorBidi" w:cstheme="majorBidi"/>
        </w:rPr>
        <w:instrText xml:space="preserve"> ADDIN ZOTERO_ITEM CSL_CITATION {"citationID":"S7n6jpqs","properties":{"formattedCitation":"(Baevski et al., 2020)","plainCitation":"(Baevski et al., 2020)","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AD1B05" w:rsidRPr="00AD1B05">
        <w:rPr>
          <w:rFonts w:ascii="Times New Roman" w:hAnsi="Times New Roman" w:cs="Times New Roman"/>
        </w:rPr>
        <w:t>(Baevski et al., 2020)</w:t>
      </w:r>
      <w:r w:rsidR="001176CB">
        <w:rPr>
          <w:rFonts w:asciiTheme="majorBidi" w:hAnsiTheme="majorBidi" w:cstheme="majorBidi"/>
        </w:rPr>
        <w:fldChar w:fldCharType="end"/>
      </w:r>
      <w:r w:rsidR="00B8659D">
        <w:rPr>
          <w:rFonts w:asciiTheme="majorBidi" w:hAnsiTheme="majorBidi" w:cstheme="majorBidi"/>
        </w:rPr>
        <w:t>,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AD1B05">
        <w:rPr>
          <w:rFonts w:asciiTheme="majorBidi" w:hAnsiTheme="majorBidi" w:cstheme="majorBidi"/>
        </w:rPr>
        <w:instrText xml:space="preserve"> ADDIN ZOTERO_ITEM CSL_CITATION {"citationID":"qZfwcxZf","properties":{"formattedCitation":"(Kostas et al., 2021)","plainCitation":"(Kostas et al., 202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AD1B05" w:rsidRPr="00AD1B05">
        <w:rPr>
          <w:rFonts w:ascii="Times New Roman" w:hAnsi="Times New Roman" w:cs="Times New Roman"/>
        </w:rPr>
        <w:t>(Kostas et al., 2021)</w:t>
      </w:r>
      <w:r w:rsidR="001176CB">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We will use this approach to recognize brain signal patterns in reacting to audio-visual stimuli.</w:t>
      </w:r>
    </w:p>
    <w:p w14:paraId="56582A5F" w14:textId="77777777"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14:paraId="0F5E573B" w14:textId="77777777"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14:paraId="3145284F" w14:textId="4ADCB174" w:rsidR="00110E01" w:rsidRPr="00110E01" w:rsidRDefault="003A4EE7"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Preprocessing</w:t>
      </w:r>
      <w:r w:rsidR="00110E01" w:rsidRPr="00110E01">
        <w:rPr>
          <w:rFonts w:asciiTheme="majorBidi" w:hAnsiTheme="majorBidi" w:cstheme="majorBidi"/>
        </w:rPr>
        <w:t xml:space="preserve">. </w:t>
      </w:r>
      <w:r>
        <w:rPr>
          <w:rFonts w:asciiTheme="majorBidi" w:hAnsiTheme="majorBidi" w:cstheme="majorBidi"/>
        </w:rPr>
        <w:t xml:space="preserve">The data will be cleaned from noises by applying filters depend to the outputs. Component analysis will be performed. </w:t>
      </w:r>
    </w:p>
    <w:p w14:paraId="4528292E" w14:textId="3C136AE7"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14:paraId="1AA6FAC7" w14:textId="77777777" w:rsidR="003A4EE7" w:rsidRDefault="003A4EE7" w:rsidP="003A4EE7">
      <w:pPr>
        <w:rPr>
          <w:rFonts w:asciiTheme="majorBidi" w:hAnsiTheme="majorBidi" w:cstheme="majorBidi"/>
        </w:rPr>
      </w:pPr>
      <w:r>
        <w:rPr>
          <w:rFonts w:asciiTheme="majorBidi" w:hAnsiTheme="majorBidi" w:cstheme="majorBidi"/>
        </w:rPr>
        <w:t xml:space="preserve">The algorithm will be detected and classified using Deep Neural Networks (DNNs) </w:t>
      </w:r>
      <w:r w:rsidRPr="00394F7D">
        <w:rPr>
          <w:rFonts w:asciiTheme="majorBidi" w:hAnsiTheme="majorBidi" w:cstheme="majorBidi"/>
        </w:rPr>
        <w:t>techniques.</w:t>
      </w:r>
    </w:p>
    <w:p w14:paraId="4FF8E646" w14:textId="77777777" w:rsidR="003A4EE7" w:rsidRDefault="003A4EE7" w:rsidP="00BF4AE0">
      <w:pPr>
        <w:tabs>
          <w:tab w:val="left" w:pos="1323"/>
        </w:tabs>
        <w:rPr>
          <w:rFonts w:asciiTheme="majorBidi" w:hAnsiTheme="majorBidi" w:cstheme="majorBidi"/>
        </w:rPr>
      </w:pPr>
    </w:p>
    <w:p w14:paraId="30C09251" w14:textId="77777777"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14:paraId="66BA07A3" w14:textId="77777777" w:rsidR="00110E01" w:rsidRPr="00394F7D" w:rsidRDefault="00110E01" w:rsidP="002E488E">
      <w:pPr>
        <w:tabs>
          <w:tab w:val="left" w:pos="1323"/>
        </w:tabs>
        <w:rPr>
          <w:rFonts w:asciiTheme="majorBidi" w:hAnsiTheme="majorBidi" w:cstheme="majorBidi"/>
        </w:rPr>
      </w:pPr>
    </w:p>
    <w:p w14:paraId="09C3ECBB" w14:textId="4DA745D2" w:rsidR="00B4601E" w:rsidRDefault="00B4601E" w:rsidP="002E488E">
      <w:pPr>
        <w:tabs>
          <w:tab w:val="left" w:pos="1323"/>
        </w:tabs>
        <w:rPr>
          <w:rFonts w:asciiTheme="majorBidi" w:hAnsiTheme="majorBidi" w:cstheme="majorBidi"/>
        </w:rPr>
      </w:pPr>
    </w:p>
    <w:p w14:paraId="252E5C3D" w14:textId="7E95468E" w:rsidR="007243BA" w:rsidRDefault="007243BA" w:rsidP="002E488E">
      <w:pPr>
        <w:tabs>
          <w:tab w:val="left" w:pos="1323"/>
        </w:tabs>
        <w:rPr>
          <w:rFonts w:asciiTheme="majorBidi" w:hAnsiTheme="majorBidi" w:cstheme="majorBidi"/>
        </w:rPr>
      </w:pPr>
    </w:p>
    <w:p w14:paraId="3FC0B0D8" w14:textId="5E4D20AA" w:rsidR="007243BA" w:rsidRDefault="007243BA" w:rsidP="002E488E">
      <w:pPr>
        <w:tabs>
          <w:tab w:val="left" w:pos="1323"/>
        </w:tabs>
        <w:rPr>
          <w:rFonts w:asciiTheme="majorBidi" w:hAnsiTheme="majorBidi" w:cstheme="majorBidi"/>
        </w:rPr>
      </w:pPr>
    </w:p>
    <w:p w14:paraId="4FEAFD90" w14:textId="050E550F" w:rsidR="007243BA" w:rsidRDefault="007243BA" w:rsidP="002E488E">
      <w:pPr>
        <w:tabs>
          <w:tab w:val="left" w:pos="1323"/>
        </w:tabs>
        <w:rPr>
          <w:rFonts w:asciiTheme="majorBidi" w:hAnsiTheme="majorBidi" w:cstheme="majorBidi"/>
        </w:rPr>
      </w:pPr>
    </w:p>
    <w:p w14:paraId="11E1C877" w14:textId="1DD4308F" w:rsidR="007243BA" w:rsidRDefault="007243BA" w:rsidP="002E488E">
      <w:pPr>
        <w:tabs>
          <w:tab w:val="left" w:pos="1323"/>
        </w:tabs>
        <w:rPr>
          <w:rFonts w:asciiTheme="majorBidi" w:hAnsiTheme="majorBidi" w:cstheme="majorBidi"/>
        </w:rPr>
      </w:pPr>
    </w:p>
    <w:p w14:paraId="7057A1AF" w14:textId="6CE29834" w:rsidR="007243BA" w:rsidRDefault="007243BA" w:rsidP="002E488E">
      <w:pPr>
        <w:tabs>
          <w:tab w:val="left" w:pos="1323"/>
        </w:tabs>
        <w:rPr>
          <w:rFonts w:asciiTheme="majorBidi" w:hAnsiTheme="majorBidi" w:cstheme="majorBidi"/>
        </w:rPr>
      </w:pPr>
    </w:p>
    <w:p w14:paraId="4BF5F6CE" w14:textId="360A16AD" w:rsidR="007243BA" w:rsidRDefault="007243BA" w:rsidP="002E488E">
      <w:pPr>
        <w:tabs>
          <w:tab w:val="left" w:pos="1323"/>
        </w:tabs>
        <w:rPr>
          <w:rFonts w:asciiTheme="majorBidi" w:hAnsiTheme="majorBidi" w:cstheme="majorBidi"/>
        </w:rPr>
      </w:pPr>
    </w:p>
    <w:p w14:paraId="3C14BC85" w14:textId="029113B6" w:rsidR="007243BA" w:rsidRDefault="007243BA" w:rsidP="002E488E">
      <w:pPr>
        <w:tabs>
          <w:tab w:val="left" w:pos="1323"/>
        </w:tabs>
        <w:rPr>
          <w:rFonts w:asciiTheme="majorBidi" w:hAnsiTheme="majorBidi" w:cstheme="majorBidi"/>
        </w:rPr>
      </w:pPr>
    </w:p>
    <w:p w14:paraId="12ADD4FB" w14:textId="31D06CF1" w:rsidR="007243BA" w:rsidRDefault="007243BA" w:rsidP="002E488E">
      <w:pPr>
        <w:tabs>
          <w:tab w:val="left" w:pos="1323"/>
        </w:tabs>
        <w:rPr>
          <w:rFonts w:asciiTheme="majorBidi" w:hAnsiTheme="majorBidi" w:cstheme="majorBidi"/>
        </w:rPr>
      </w:pPr>
    </w:p>
    <w:p w14:paraId="23F0162B" w14:textId="4C8F4770" w:rsidR="007243BA" w:rsidRDefault="007243BA" w:rsidP="002E488E">
      <w:pPr>
        <w:tabs>
          <w:tab w:val="left" w:pos="1323"/>
        </w:tabs>
        <w:rPr>
          <w:rFonts w:asciiTheme="majorBidi" w:hAnsiTheme="majorBidi" w:cstheme="majorBidi"/>
        </w:rPr>
      </w:pPr>
    </w:p>
    <w:p w14:paraId="2FB46908" w14:textId="372E2D7A" w:rsidR="007243BA" w:rsidRDefault="007243BA" w:rsidP="002E488E">
      <w:pPr>
        <w:tabs>
          <w:tab w:val="left" w:pos="1323"/>
        </w:tabs>
        <w:rPr>
          <w:rFonts w:asciiTheme="majorBidi" w:hAnsiTheme="majorBidi" w:cstheme="majorBidi"/>
        </w:rPr>
      </w:pPr>
    </w:p>
    <w:p w14:paraId="0193656F" w14:textId="0EA70B13" w:rsidR="007243BA" w:rsidRDefault="007243BA" w:rsidP="002E488E">
      <w:pPr>
        <w:tabs>
          <w:tab w:val="left" w:pos="1323"/>
        </w:tabs>
        <w:rPr>
          <w:rFonts w:asciiTheme="majorBidi" w:hAnsiTheme="majorBidi" w:cstheme="majorBidi"/>
        </w:rPr>
      </w:pPr>
    </w:p>
    <w:p w14:paraId="396090C6" w14:textId="489EDC1A" w:rsidR="007243BA" w:rsidRDefault="007243BA" w:rsidP="002E488E">
      <w:pPr>
        <w:tabs>
          <w:tab w:val="left" w:pos="1323"/>
        </w:tabs>
        <w:rPr>
          <w:rFonts w:asciiTheme="majorBidi" w:hAnsiTheme="majorBidi" w:cstheme="majorBidi"/>
        </w:rPr>
      </w:pPr>
    </w:p>
    <w:p w14:paraId="116E9D47" w14:textId="5B945960" w:rsidR="007243BA" w:rsidRDefault="007243BA" w:rsidP="002E488E">
      <w:pPr>
        <w:tabs>
          <w:tab w:val="left" w:pos="1323"/>
        </w:tabs>
        <w:rPr>
          <w:rFonts w:asciiTheme="majorBidi" w:hAnsiTheme="majorBidi" w:cstheme="majorBidi"/>
        </w:rPr>
      </w:pPr>
    </w:p>
    <w:p w14:paraId="653594A2" w14:textId="5394061C" w:rsidR="007243BA" w:rsidRDefault="007243BA" w:rsidP="002E488E">
      <w:pPr>
        <w:tabs>
          <w:tab w:val="left" w:pos="1323"/>
        </w:tabs>
        <w:rPr>
          <w:rFonts w:asciiTheme="majorBidi" w:hAnsiTheme="majorBidi" w:cstheme="majorBidi"/>
        </w:rPr>
      </w:pPr>
    </w:p>
    <w:p w14:paraId="70BB324A" w14:textId="58854415" w:rsidR="007243BA" w:rsidRDefault="007243BA" w:rsidP="002E488E">
      <w:pPr>
        <w:tabs>
          <w:tab w:val="left" w:pos="1323"/>
        </w:tabs>
        <w:rPr>
          <w:rFonts w:asciiTheme="majorBidi" w:hAnsiTheme="majorBidi" w:cstheme="majorBidi"/>
        </w:rPr>
      </w:pPr>
    </w:p>
    <w:p w14:paraId="0B91B592" w14:textId="6FEF50A4" w:rsidR="007243BA" w:rsidRDefault="007243BA" w:rsidP="002E488E">
      <w:pPr>
        <w:tabs>
          <w:tab w:val="left" w:pos="1323"/>
        </w:tabs>
        <w:rPr>
          <w:rFonts w:asciiTheme="majorBidi" w:hAnsiTheme="majorBidi" w:cstheme="majorBidi"/>
        </w:rPr>
      </w:pPr>
    </w:p>
    <w:p w14:paraId="4AF5A308" w14:textId="4C7C42B2" w:rsidR="007243BA" w:rsidRDefault="007243BA" w:rsidP="002E488E">
      <w:pPr>
        <w:tabs>
          <w:tab w:val="left" w:pos="1323"/>
        </w:tabs>
        <w:rPr>
          <w:rFonts w:asciiTheme="majorBidi" w:hAnsiTheme="majorBidi" w:cstheme="majorBidi"/>
        </w:rPr>
      </w:pPr>
    </w:p>
    <w:p w14:paraId="561789DE" w14:textId="6010F65E" w:rsidR="007243BA" w:rsidRDefault="007243BA" w:rsidP="002E488E">
      <w:pPr>
        <w:tabs>
          <w:tab w:val="left" w:pos="1323"/>
        </w:tabs>
        <w:rPr>
          <w:rFonts w:asciiTheme="majorBidi" w:hAnsiTheme="majorBidi" w:cstheme="majorBidi"/>
        </w:rPr>
      </w:pPr>
    </w:p>
    <w:p w14:paraId="307F8923" w14:textId="7D5509E2" w:rsidR="00A7112D" w:rsidRDefault="00A7112D" w:rsidP="00A7112D">
      <w:pPr>
        <w:tabs>
          <w:tab w:val="left" w:pos="1323"/>
        </w:tabs>
        <w:rPr>
          <w:rFonts w:asciiTheme="majorBidi" w:hAnsiTheme="majorBidi" w:cstheme="majorBidi"/>
        </w:rPr>
      </w:pPr>
      <w:r>
        <w:rPr>
          <w:rFonts w:asciiTheme="majorBidi" w:hAnsiTheme="majorBidi" w:cstheme="majorBidi"/>
        </w:rPr>
        <w:t xml:space="preserve">Other requirements for application </w:t>
      </w:r>
    </w:p>
    <w:p w14:paraId="5942CFD7" w14:textId="77777777" w:rsidR="00570BE3" w:rsidRDefault="00570BE3" w:rsidP="00A7112D">
      <w:pPr>
        <w:tabs>
          <w:tab w:val="left" w:pos="1323"/>
        </w:tabs>
        <w:rPr>
          <w:rFonts w:asciiTheme="majorBidi" w:hAnsiTheme="majorBidi" w:cstheme="majorBidi"/>
        </w:rPr>
      </w:pPr>
    </w:p>
    <w:p w14:paraId="29390B60" w14:textId="0CF62053" w:rsidR="00A7112D" w:rsidRPr="00A7112D" w:rsidRDefault="00A7112D" w:rsidP="00A7112D">
      <w:pPr>
        <w:tabs>
          <w:tab w:val="left" w:pos="1323"/>
        </w:tabs>
        <w:rPr>
          <w:rFonts w:asciiTheme="majorBidi" w:hAnsiTheme="majorBidi" w:cstheme="majorBidi"/>
        </w:rPr>
      </w:pPr>
      <w:r w:rsidRPr="00A7112D">
        <w:rPr>
          <w:rFonts w:asciiTheme="majorBidi" w:hAnsiTheme="majorBidi" w:cstheme="majorBidi"/>
        </w:rPr>
        <w:t>Which MIDB cores will be utilized to facilitate the research? (½ page)</w:t>
      </w:r>
    </w:p>
    <w:p w14:paraId="15C3A0A2" w14:textId="77777777" w:rsidR="00570BE3" w:rsidRDefault="00570BE3" w:rsidP="00A7112D">
      <w:pPr>
        <w:tabs>
          <w:tab w:val="left" w:pos="1323"/>
        </w:tabs>
        <w:rPr>
          <w:rFonts w:asciiTheme="majorBidi" w:hAnsiTheme="majorBidi" w:cstheme="majorBidi"/>
        </w:rPr>
      </w:pPr>
    </w:p>
    <w:p w14:paraId="0C762550" w14:textId="660981C0" w:rsidR="00A7112D" w:rsidRPr="00A7112D" w:rsidRDefault="00A7112D" w:rsidP="00A7112D">
      <w:pPr>
        <w:tabs>
          <w:tab w:val="left" w:pos="1323"/>
        </w:tabs>
        <w:rPr>
          <w:rFonts w:asciiTheme="majorBidi" w:hAnsiTheme="majorBidi" w:cstheme="majorBidi"/>
        </w:rPr>
      </w:pPr>
      <w:r w:rsidRPr="00A7112D">
        <w:rPr>
          <w:rFonts w:asciiTheme="majorBidi" w:hAnsiTheme="majorBidi" w:cstheme="majorBidi"/>
        </w:rPr>
        <w:t>Applications should provide a statement of how the work fits the mission of the MIDB (½ page) and confirm whether the study will take place at MIDB.</w:t>
      </w:r>
    </w:p>
    <w:p w14:paraId="0A331DC3" w14:textId="77777777" w:rsidR="00570BE3" w:rsidRDefault="00570BE3" w:rsidP="00A7112D">
      <w:pPr>
        <w:tabs>
          <w:tab w:val="left" w:pos="1323"/>
        </w:tabs>
        <w:rPr>
          <w:rFonts w:asciiTheme="majorBidi" w:hAnsiTheme="majorBidi" w:cstheme="majorBidi"/>
        </w:rPr>
      </w:pPr>
    </w:p>
    <w:p w14:paraId="2B8233D3" w14:textId="10D9AF9F" w:rsidR="00A7112D" w:rsidRPr="00A7112D" w:rsidRDefault="00A7112D" w:rsidP="00A7112D">
      <w:pPr>
        <w:tabs>
          <w:tab w:val="left" w:pos="1323"/>
        </w:tabs>
        <w:rPr>
          <w:rFonts w:asciiTheme="majorBidi" w:hAnsiTheme="majorBidi" w:cstheme="majorBidi"/>
        </w:rPr>
      </w:pPr>
      <w:r w:rsidRPr="00A7112D">
        <w:rPr>
          <w:rFonts w:asciiTheme="majorBidi" w:hAnsiTheme="majorBidi" w:cstheme="majorBidi"/>
        </w:rPr>
        <w:t>Updated CV</w:t>
      </w:r>
    </w:p>
    <w:p w14:paraId="680B3413" w14:textId="77777777" w:rsidR="00570BE3" w:rsidRDefault="00570BE3" w:rsidP="00A7112D">
      <w:pPr>
        <w:tabs>
          <w:tab w:val="left" w:pos="1323"/>
        </w:tabs>
        <w:rPr>
          <w:rFonts w:asciiTheme="majorBidi" w:hAnsiTheme="majorBidi" w:cstheme="majorBidi"/>
        </w:rPr>
      </w:pPr>
    </w:p>
    <w:p w14:paraId="3D0ADD40" w14:textId="194E331A" w:rsidR="00A7112D" w:rsidRPr="00A7112D" w:rsidRDefault="00A7112D" w:rsidP="00A7112D">
      <w:pPr>
        <w:tabs>
          <w:tab w:val="left" w:pos="1323"/>
        </w:tabs>
        <w:rPr>
          <w:rFonts w:asciiTheme="majorBidi" w:hAnsiTheme="majorBidi" w:cstheme="majorBidi"/>
        </w:rPr>
      </w:pPr>
      <w:r w:rsidRPr="00A7112D">
        <w:rPr>
          <w:rFonts w:asciiTheme="majorBidi" w:hAnsiTheme="majorBidi" w:cstheme="majorBidi"/>
        </w:rPr>
        <w:t>Transcript</w:t>
      </w:r>
    </w:p>
    <w:p w14:paraId="03882709" w14:textId="77777777" w:rsidR="00570BE3" w:rsidRDefault="00570BE3" w:rsidP="00A7112D">
      <w:pPr>
        <w:tabs>
          <w:tab w:val="left" w:pos="1323"/>
        </w:tabs>
        <w:rPr>
          <w:rFonts w:asciiTheme="majorBidi" w:hAnsiTheme="majorBidi" w:cstheme="majorBidi"/>
        </w:rPr>
      </w:pPr>
    </w:p>
    <w:p w14:paraId="64D6B18C" w14:textId="7C3E77D5" w:rsidR="00A7112D" w:rsidRPr="00A7112D" w:rsidRDefault="00A7112D" w:rsidP="00A7112D">
      <w:pPr>
        <w:tabs>
          <w:tab w:val="left" w:pos="1323"/>
        </w:tabs>
        <w:rPr>
          <w:rFonts w:asciiTheme="majorBidi" w:hAnsiTheme="majorBidi" w:cstheme="majorBidi"/>
        </w:rPr>
      </w:pPr>
      <w:r w:rsidRPr="00A7112D">
        <w:rPr>
          <w:rFonts w:asciiTheme="majorBidi" w:hAnsiTheme="majorBidi" w:cstheme="majorBidi"/>
        </w:rPr>
        <w:t>Letter of endorsement from proposed mentor(s)-1 page.</w:t>
      </w:r>
    </w:p>
    <w:p w14:paraId="2FD79366" w14:textId="77777777" w:rsidR="00570BE3" w:rsidRDefault="00570BE3" w:rsidP="00A7112D">
      <w:pPr>
        <w:tabs>
          <w:tab w:val="left" w:pos="1323"/>
        </w:tabs>
        <w:rPr>
          <w:rFonts w:asciiTheme="majorBidi" w:hAnsiTheme="majorBidi" w:cstheme="majorBidi"/>
        </w:rPr>
      </w:pPr>
    </w:p>
    <w:p w14:paraId="1B6624C6" w14:textId="3A42CDA2" w:rsidR="00A7112D" w:rsidRPr="00A7112D" w:rsidRDefault="00A7112D" w:rsidP="00A7112D">
      <w:pPr>
        <w:tabs>
          <w:tab w:val="left" w:pos="1323"/>
        </w:tabs>
        <w:rPr>
          <w:rFonts w:asciiTheme="majorBidi" w:hAnsiTheme="majorBidi" w:cstheme="majorBidi"/>
        </w:rPr>
      </w:pPr>
      <w:r w:rsidRPr="00A7112D">
        <w:rPr>
          <w:rFonts w:asciiTheme="majorBidi" w:hAnsiTheme="majorBidi" w:cstheme="majorBidi"/>
        </w:rPr>
        <w:t>Detailed budget and budget justification with timeline</w:t>
      </w:r>
    </w:p>
    <w:p w14:paraId="779C179D" w14:textId="77777777" w:rsidR="00570BE3" w:rsidRDefault="00570BE3" w:rsidP="00A7112D">
      <w:pPr>
        <w:tabs>
          <w:tab w:val="left" w:pos="1323"/>
        </w:tabs>
        <w:rPr>
          <w:rFonts w:asciiTheme="majorBidi" w:hAnsiTheme="majorBidi" w:cstheme="majorBidi"/>
        </w:rPr>
      </w:pPr>
    </w:p>
    <w:p w14:paraId="05C8637F" w14:textId="411FAF7D" w:rsidR="007243BA" w:rsidRDefault="00A7112D" w:rsidP="00A7112D">
      <w:pPr>
        <w:tabs>
          <w:tab w:val="left" w:pos="1323"/>
        </w:tabs>
        <w:rPr>
          <w:rFonts w:asciiTheme="majorBidi" w:hAnsiTheme="majorBidi" w:cstheme="majorBidi"/>
        </w:rPr>
      </w:pPr>
      <w:r w:rsidRPr="00A7112D">
        <w:rPr>
          <w:rFonts w:asciiTheme="majorBidi" w:hAnsiTheme="majorBidi" w:cstheme="majorBidi"/>
        </w:rPr>
        <w:t>Please include information regarding the project’s IRB/IACUC status.</w:t>
      </w:r>
    </w:p>
    <w:p w14:paraId="45D96C61" w14:textId="77777777" w:rsidR="00570BE3" w:rsidRDefault="00570BE3" w:rsidP="00A7112D">
      <w:pPr>
        <w:tabs>
          <w:tab w:val="left" w:pos="1323"/>
        </w:tabs>
        <w:rPr>
          <w:rFonts w:asciiTheme="majorBidi" w:hAnsiTheme="majorBidi" w:cstheme="majorBidi"/>
        </w:rPr>
      </w:pPr>
    </w:p>
    <w:p w14:paraId="3C5D86B8" w14:textId="77777777" w:rsidR="005C7DF9" w:rsidRPr="00394F7D" w:rsidRDefault="005C7DF9" w:rsidP="002E488E">
      <w:pPr>
        <w:tabs>
          <w:tab w:val="left" w:pos="1323"/>
        </w:tabs>
        <w:rPr>
          <w:rFonts w:asciiTheme="majorBidi" w:hAnsiTheme="majorBidi" w:cstheme="majorBidi"/>
        </w:rPr>
      </w:pPr>
    </w:p>
    <w:p w14:paraId="6B0610F1" w14:textId="77777777"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14:paraId="783F293F" w14:textId="77777777" w:rsidR="00AD1B05" w:rsidRDefault="005812F4" w:rsidP="00AD1B05">
      <w:pPr>
        <w:pStyle w:val="Bibliography"/>
      </w:pPr>
      <w:r w:rsidRPr="00394F7D">
        <w:rPr>
          <w:rFonts w:asciiTheme="majorBidi" w:hAnsiTheme="majorBidi" w:cstheme="majorBidi"/>
          <w:sz w:val="20"/>
          <w:szCs w:val="20"/>
        </w:rPr>
        <w:fldChar w:fldCharType="begin"/>
      </w:r>
      <w:r w:rsidR="00AD1B05">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AD1B05">
        <w:t xml:space="preserve">Amaral, C. P., Simões, M. A., Mouga, S., Andrade, J., &amp; Castelo-Branco, M. (2017). A novel Brain Computer Interface for classification of social joint attention in autism and comparison of 3 experimental setups: A feasibility study. </w:t>
      </w:r>
      <w:r w:rsidR="00AD1B05">
        <w:rPr>
          <w:i/>
          <w:iCs/>
        </w:rPr>
        <w:t>Journal of Neuroscience Methods</w:t>
      </w:r>
      <w:r w:rsidR="00AD1B05">
        <w:t xml:space="preserve">, </w:t>
      </w:r>
      <w:r w:rsidR="00AD1B05">
        <w:rPr>
          <w:i/>
          <w:iCs/>
        </w:rPr>
        <w:t>290</w:t>
      </w:r>
      <w:r w:rsidR="00AD1B05">
        <w:t>, 105–115.</w:t>
      </w:r>
    </w:p>
    <w:p w14:paraId="2A1E5724" w14:textId="77777777" w:rsidR="00AD1B05" w:rsidRDefault="00AD1B05" w:rsidP="00AD1B05">
      <w:pPr>
        <w:pStyle w:val="Bibliography"/>
      </w:pPr>
      <w:r>
        <w:lastRenderedPageBreak/>
        <w:t xml:space="preserve">Aydin, O., &amp; Diken, I. H. (2020). Studies Comparing Augmentative and Alternative Communication Systems (AAC) Applications for Individuals with Autism Spectrum Disorder: A Systematic Review and Meta-Analysis. </w:t>
      </w:r>
      <w:r>
        <w:rPr>
          <w:i/>
          <w:iCs/>
        </w:rPr>
        <w:t>Education and Training in Autism and Developmental Disabilities</w:t>
      </w:r>
      <w:r>
        <w:t xml:space="preserve">, </w:t>
      </w:r>
      <w:r>
        <w:rPr>
          <w:i/>
          <w:iCs/>
        </w:rPr>
        <w:t>55</w:t>
      </w:r>
      <w:r>
        <w:t>(2), 119–141.</w:t>
      </w:r>
    </w:p>
    <w:p w14:paraId="6901C04A" w14:textId="77777777" w:rsidR="00AD1B05" w:rsidRDefault="00AD1B05" w:rsidP="00AD1B05">
      <w:pPr>
        <w:pStyle w:val="Bibliography"/>
      </w:pPr>
      <w:r>
        <w:t xml:space="preserve">Baevski, A., Zhou, H., Mohamed, A., &amp; Auli, M. (2020). wav2vec 2.0: A Framework for Self-Supervised Learning of Speech Representations. </w:t>
      </w:r>
      <w:r>
        <w:rPr>
          <w:i/>
          <w:iCs/>
        </w:rPr>
        <w:t>ArXiv:2006.11477 [Cs, Eess]</w:t>
      </w:r>
      <w:r>
        <w:t>. http://arxiv.org/abs/2006.11477</w:t>
      </w:r>
    </w:p>
    <w:p w14:paraId="033ACA47" w14:textId="77777777" w:rsidR="00AD1B05" w:rsidRDefault="00AD1B05" w:rsidP="00AD1B05">
      <w:pPr>
        <w:pStyle w:val="Bibliography"/>
      </w:pPr>
      <w:r>
        <w:t xml:space="preserve">Baghdadli, A., Michelon, C., Pernon, E., Picot, M.-C., Miot, S., Sonié, S., Rattaz, C., &amp; Mottron, L. (2018). Adaptive trajectories and early risk factors in the autism spectrum: A 15-year prospective study. </w:t>
      </w:r>
      <w:r>
        <w:rPr>
          <w:i/>
          <w:iCs/>
        </w:rPr>
        <w:t>Autism Research</w:t>
      </w:r>
      <w:r>
        <w:t xml:space="preserve">, </w:t>
      </w:r>
      <w:r>
        <w:rPr>
          <w:i/>
          <w:iCs/>
        </w:rPr>
        <w:t>11</w:t>
      </w:r>
      <w:r>
        <w:t>(11), 1455–1467. https://doi.org/10.1002/aur.2022</w:t>
      </w:r>
    </w:p>
    <w:p w14:paraId="016EAEC8" w14:textId="77777777" w:rsidR="00AD1B05" w:rsidRDefault="00AD1B05" w:rsidP="00AD1B05">
      <w:pPr>
        <w:pStyle w:val="Bibliography"/>
      </w:pPr>
      <w:r>
        <w:t xml:space="preserve">Baxter, S., Enderby, P., Evans, P., &amp; Judge, S. (2012). Interventions using high-technology communication devices: A state of the art review. </w:t>
      </w:r>
      <w:r>
        <w:rPr>
          <w:i/>
          <w:iCs/>
        </w:rPr>
        <w:t>Folia Phoniatrica et Logopaedica: Official Organ of the International Association of Logopedics and Phoniatrics (IALP)</w:t>
      </w:r>
      <w:r>
        <w:t xml:space="preserve">, </w:t>
      </w:r>
      <w:r>
        <w:rPr>
          <w:i/>
          <w:iCs/>
        </w:rPr>
        <w:t>64</w:t>
      </w:r>
      <w:r>
        <w:t>(3), 137–144. https://doi.org/10.1159/000338250</w:t>
      </w:r>
    </w:p>
    <w:p w14:paraId="0E33EFD9" w14:textId="77777777" w:rsidR="00AD1B05" w:rsidRDefault="00AD1B05" w:rsidP="00AD1B05">
      <w:pPr>
        <w:pStyle w:val="Bibliography"/>
      </w:pPr>
      <w:r>
        <w:t xml:space="preserve">Bittencourt-Villalpando, M., &amp; Maurits, N. (2020). </w:t>
      </w:r>
      <w:r>
        <w:rPr>
          <w:i/>
          <w:iCs/>
        </w:rPr>
        <w:t>Linear SVM Algorithm Optimization for an EEG-Based Brain-Computer Interface Used by High Functioning Autism Spectrum Disorder Participants</w:t>
      </w:r>
      <w:r>
        <w:t xml:space="preserve"> (rayyan-811178156). </w:t>
      </w:r>
      <w:r>
        <w:rPr>
          <w:i/>
          <w:iCs/>
        </w:rPr>
        <w:t>76</w:t>
      </w:r>
      <w:r>
        <w:t>, 1875–1884.</w:t>
      </w:r>
    </w:p>
    <w:p w14:paraId="7985235A" w14:textId="77777777" w:rsidR="00AD1B05" w:rsidRDefault="00AD1B05" w:rsidP="00AD1B05">
      <w:pPr>
        <w:pStyle w:val="Bibliography"/>
      </w:pPr>
      <w:r>
        <w:t xml:space="preserve">Brumberg, J. S., Pitt, K. M., &amp; Burnison, J. D. (2018). A Noninvasive Brain-Computer Interface for Real-Time Speech Synthesis: The Importance of Multimodal Feedback. </w:t>
      </w:r>
      <w:r>
        <w:rPr>
          <w:i/>
          <w:iCs/>
        </w:rPr>
        <w:t>IEEE Transactions on Neural Systems and Rehabilitation Engineering: A Publication of the IEEE Engineering in Medicine and Biology Society</w:t>
      </w:r>
      <w:r>
        <w:t xml:space="preserve">, </w:t>
      </w:r>
      <w:r>
        <w:rPr>
          <w:i/>
          <w:iCs/>
        </w:rPr>
        <w:t>26</w:t>
      </w:r>
      <w:r>
        <w:t>(4), 874–881. https://doi.org/10.1109/TNSRE.2018.2808425</w:t>
      </w:r>
    </w:p>
    <w:p w14:paraId="03AA245F" w14:textId="77777777" w:rsidR="00AD1B05" w:rsidRDefault="00AD1B05" w:rsidP="00AD1B05">
      <w:pPr>
        <w:pStyle w:val="Bibliography"/>
      </w:pPr>
      <w:r>
        <w:t xml:space="preserve">Castelo-Branco, M. (2019). </w:t>
      </w:r>
      <w:r>
        <w:rPr>
          <w:i/>
          <w:iCs/>
        </w:rPr>
        <w:t>An Interventional Study to Improve Social Attention in Autistic Spectrum Disorder (ASD): A Brain Computer Interface (BCI) Approach</w:t>
      </w:r>
      <w:r>
        <w:t xml:space="preserve"> (Clinical Trial Registration study/NCT02445625). clinicaltrials.gov. https://clinicaltrials.gov/ct2/show/study/NCT02445625</w:t>
      </w:r>
    </w:p>
    <w:p w14:paraId="31421320" w14:textId="77777777" w:rsidR="00AD1B05" w:rsidRDefault="00AD1B05" w:rsidP="00AD1B05">
      <w:pPr>
        <w:pStyle w:val="Bibliography"/>
      </w:pPr>
      <w:r>
        <w:t xml:space="preserve">Cibrian, F. L., Mercado, J., Escobedo, L., &amp; Tentori, M. (2018). </w:t>
      </w:r>
      <w:r>
        <w:rPr>
          <w:i/>
          <w:iCs/>
        </w:rPr>
        <w:t>A step towards identifying the sound preferences of children with autism</w:t>
      </w:r>
      <w:r>
        <w:t xml:space="preserve"> (rayyan-811179831). https://www.scopus.com/inward/record.uri?eid=2-s2.0-85116318882&amp;doi=10.1145%2f3240925.3240958&amp;partnerID=40&amp;md5=73c035813215ef4dd52bbcc6b8d07f3b</w:t>
      </w:r>
    </w:p>
    <w:p w14:paraId="4EE47875" w14:textId="77777777" w:rsidR="00AD1B05" w:rsidRDefault="00AD1B05" w:rsidP="00AD1B05">
      <w:pPr>
        <w:pStyle w:val="Bibliography"/>
      </w:pPr>
      <w:r>
        <w:t xml:space="preserve">Cicchetti, D. V., Carter, A. S., &amp; Gray, S. A. O. (2013). Vineland Adaptive Behavior Scales. In F. R. Volkmar (Ed.), </w:t>
      </w:r>
      <w:r>
        <w:rPr>
          <w:i/>
          <w:iCs/>
        </w:rPr>
        <w:t>Encyclopedia of Autism Spectrum Disorders</w:t>
      </w:r>
      <w:r>
        <w:t xml:space="preserve"> (pp. 3281–3284). Springer. https://doi.org/10.1007/978-1-4419-1698-3_255</w:t>
      </w:r>
    </w:p>
    <w:p w14:paraId="2DEE056F" w14:textId="77777777" w:rsidR="00AD1B05" w:rsidRDefault="00AD1B05" w:rsidP="00AD1B05">
      <w:pPr>
        <w:pStyle w:val="Bibliography"/>
      </w:pPr>
      <w:r>
        <w:lastRenderedPageBreak/>
        <w:t xml:space="preserve">de Arancibia, L., Sánchez-González, P., Gómez, E. J., Hernando, M. E., &amp; Oropesa, I. (2020). </w:t>
      </w:r>
      <w:r>
        <w:rPr>
          <w:i/>
          <w:iCs/>
        </w:rPr>
        <w:t>Linear vs Nonlinear Classification of Social Joint Attention in Autism Using VR P300-Based Brain Computer Interfaces</w:t>
      </w:r>
      <w:r>
        <w:t xml:space="preserve"> (rayyan-810833417). </w:t>
      </w:r>
      <w:r>
        <w:rPr>
          <w:i/>
          <w:iCs/>
        </w:rPr>
        <w:t>76</w:t>
      </w:r>
      <w:r>
        <w:t>, 1869–1874. https://www.scopus.com/inward/record.uri?eid=2-s2.0-85075887000&amp;doi=10.1007%2f978-3-030-31635-8_227&amp;partnerID=40&amp;md5=92f92349d48d4b9af10a9f5d2c1c58af</w:t>
      </w:r>
    </w:p>
    <w:p w14:paraId="1F534081" w14:textId="77777777" w:rsidR="00AD1B05" w:rsidRDefault="00AD1B05" w:rsidP="00AD1B05">
      <w:pPr>
        <w:pStyle w:val="Bibliography"/>
      </w:pPr>
      <w:r>
        <w:rPr>
          <w:i/>
          <w:iCs/>
        </w:rPr>
        <w:t>Diagnostic and statistical manual of mental disorders: DSM-5</w:t>
      </w:r>
      <w:r>
        <w:rPr>
          <w:i/>
          <w:iCs/>
          <w:vertAlign w:val="superscript"/>
        </w:rPr>
        <w:t>TM</w:t>
      </w:r>
      <w:r>
        <w:rPr>
          <w:i/>
          <w:iCs/>
        </w:rPr>
        <w:t>, 5th ed</w:t>
      </w:r>
      <w:r>
        <w:t xml:space="preserve"> (pp. xliv, 947). (2013). American Psychiatric Publishing, Inc. https://doi.org/10.1176/appi.books.9780890425596</w:t>
      </w:r>
    </w:p>
    <w:p w14:paraId="57DE4BC9" w14:textId="77777777" w:rsidR="00AD1B05" w:rsidRDefault="00AD1B05" w:rsidP="00AD1B05">
      <w:pPr>
        <w:pStyle w:val="Bibliography"/>
      </w:pPr>
      <w:r>
        <w:t xml:space="preserve">Eldeeb, S., Susam, B., Akcakaya, M., Conner, C., White, S., &amp; Mazefsky, C. (2021). Trial by trial EEG based BCI for distress versus non distress classification in individuals with ASD. </w:t>
      </w:r>
      <w:r>
        <w:rPr>
          <w:i/>
          <w:iCs/>
        </w:rPr>
        <w:t>SCIENTIFIC REPORTS</w:t>
      </w:r>
      <w:r>
        <w:t xml:space="preserve">, </w:t>
      </w:r>
      <w:r>
        <w:rPr>
          <w:i/>
          <w:iCs/>
        </w:rPr>
        <w:t>11</w:t>
      </w:r>
      <w:r>
        <w:t>(1).</w:t>
      </w:r>
    </w:p>
    <w:p w14:paraId="060E3D55" w14:textId="77777777" w:rsidR="00AD1B05" w:rsidRDefault="00AD1B05" w:rsidP="00AD1B05">
      <w:pPr>
        <w:pStyle w:val="Bibliography"/>
      </w:pPr>
      <w:r>
        <w:t xml:space="preserve">Elsahar, Y., Hu, S., Bouazza-Marouf, K., Kerr, D., &amp; Mansor, A. (2019). Augmentative and Alternative Communication (AAC) Advances: A Review of Configurations for Individuals with a Speech Disability. </w:t>
      </w:r>
      <w:r>
        <w:rPr>
          <w:i/>
          <w:iCs/>
        </w:rPr>
        <w:t>Sensors (Basel, Switzerland)</w:t>
      </w:r>
      <w:r>
        <w:t xml:space="preserve">, </w:t>
      </w:r>
      <w:r>
        <w:rPr>
          <w:i/>
          <w:iCs/>
        </w:rPr>
        <w:t>19</w:t>
      </w:r>
      <w:r>
        <w:t>(8), 1911. https://doi.org/10.3390/s19081911</w:t>
      </w:r>
    </w:p>
    <w:p w14:paraId="6B539B27" w14:textId="77777777" w:rsidR="00AD1B05" w:rsidRDefault="00AD1B05" w:rsidP="00AD1B05">
      <w:pPr>
        <w:pStyle w:val="Bibliography"/>
      </w:pPr>
      <w:r>
        <w:t xml:space="preserve">Fan, J., Wade, J. W., Key, A. P., Warren, Z. E., &amp; Sarkar, N. (2018). EEG-Based Affect and Workload Recognition in a Virtual Driving Environment for ASD Intervention. </w:t>
      </w:r>
      <w:r>
        <w:rPr>
          <w:i/>
          <w:iCs/>
        </w:rPr>
        <w:t>IEEE Transactions on Bio-Medical Engineering</w:t>
      </w:r>
      <w:r>
        <w:t xml:space="preserve">, </w:t>
      </w:r>
      <w:r>
        <w:rPr>
          <w:i/>
          <w:iCs/>
        </w:rPr>
        <w:t>65</w:t>
      </w:r>
      <w:r>
        <w:t>(1), 43–51.</w:t>
      </w:r>
    </w:p>
    <w:p w14:paraId="017406A1" w14:textId="77777777" w:rsidR="00AD1B05" w:rsidRDefault="00AD1B05" w:rsidP="00AD1B05">
      <w:pPr>
        <w:pStyle w:val="Bibliography"/>
      </w:pPr>
      <w:r>
        <w:t xml:space="preserve">Fedotchev, A. I., Bondar, A. T., Bakhchina, A. V., Parin, S. B., Polevaya, S. A., &amp; Radchenko, G. S. (2016). [Music-Acoustic Signals Controlled by Subject’s Brain Potentials in the Correction of Unfavorable Functional States]. </w:t>
      </w:r>
      <w:r>
        <w:rPr>
          <w:i/>
          <w:iCs/>
        </w:rPr>
        <w:t>Uspekhi Fiziologicheskikh Nauk</w:t>
      </w:r>
      <w:r>
        <w:t xml:space="preserve">, </w:t>
      </w:r>
      <w:r>
        <w:rPr>
          <w:i/>
          <w:iCs/>
        </w:rPr>
        <w:t>47</w:t>
      </w:r>
      <w:r>
        <w:t>(1), 69–79.</w:t>
      </w:r>
    </w:p>
    <w:p w14:paraId="5B2F11D9" w14:textId="77777777" w:rsidR="00AD1B05" w:rsidRDefault="00AD1B05" w:rsidP="00AD1B05">
      <w:pPr>
        <w:pStyle w:val="Bibliography"/>
      </w:pPr>
      <w:r>
        <w:t xml:space="preserve">Fedotchev, A. I., Dvoryaninova, V. V., Velikova, S. D., &amp; Zemlyanaya, A. A. (2019). Modern technologies in studying the mechanisms, diagnostics, and treatment of autism spectrum disorders. </w:t>
      </w:r>
      <w:r>
        <w:rPr>
          <w:i/>
          <w:iCs/>
        </w:rPr>
        <w:t>Sovremennye Tehnologii v Medicine</w:t>
      </w:r>
      <w:r>
        <w:t xml:space="preserve">, </w:t>
      </w:r>
      <w:r>
        <w:rPr>
          <w:i/>
          <w:iCs/>
        </w:rPr>
        <w:t>11</w:t>
      </w:r>
      <w:r>
        <w:t>(1), 31–38.</w:t>
      </w:r>
    </w:p>
    <w:p w14:paraId="37CC96FD" w14:textId="77777777" w:rsidR="00AD1B05" w:rsidRDefault="00AD1B05" w:rsidP="00AD1B05">
      <w:pPr>
        <w:pStyle w:val="Bibliography"/>
      </w:pPr>
      <w:r>
        <w:t xml:space="preserve">Fedotchev, A. I., Parin, S. B., Polevaya, S. A., &amp; Zemlianaia, A. A. (2019). Effects of Audio–Visual Stimulation Automatically Controlled by the Bioelectric Potentials from Human Brain and Heart. </w:t>
      </w:r>
      <w:r>
        <w:rPr>
          <w:i/>
          <w:iCs/>
        </w:rPr>
        <w:t>Human Physiology</w:t>
      </w:r>
      <w:r>
        <w:t xml:space="preserve">, </w:t>
      </w:r>
      <w:r>
        <w:rPr>
          <w:i/>
          <w:iCs/>
        </w:rPr>
        <w:t>45</w:t>
      </w:r>
      <w:r>
        <w:t>(5), 523–526. https://doi.org/10.1134/S0362119719050025</w:t>
      </w:r>
    </w:p>
    <w:p w14:paraId="3EC92F18" w14:textId="77777777" w:rsidR="00AD1B05" w:rsidRDefault="00AD1B05" w:rsidP="00AD1B05">
      <w:pPr>
        <w:pStyle w:val="Bibliography"/>
      </w:pPr>
      <w:r>
        <w:t xml:space="preserve">Ganin, I. P., Kosichenko, E. A., &amp; Kaplan, A. Y. (2018). Properties of EEG Responses to Emotionally Significant Stimuli Using a P300 Wave-Based Brain–Computer Interface. </w:t>
      </w:r>
      <w:r>
        <w:rPr>
          <w:i/>
          <w:iCs/>
        </w:rPr>
        <w:t>Neuroscience and Behavioral Physiology</w:t>
      </w:r>
      <w:r>
        <w:t xml:space="preserve">, </w:t>
      </w:r>
      <w:r>
        <w:rPr>
          <w:i/>
          <w:iCs/>
        </w:rPr>
        <w:t>48</w:t>
      </w:r>
      <w:r>
        <w:t>(9), 1093–1099.</w:t>
      </w:r>
    </w:p>
    <w:p w14:paraId="472074A0" w14:textId="77777777" w:rsidR="00AD1B05" w:rsidRDefault="00AD1B05" w:rsidP="00AD1B05">
      <w:pPr>
        <w:pStyle w:val="Bibliography"/>
      </w:pPr>
      <w:r>
        <w:lastRenderedPageBreak/>
        <w:t xml:space="preserve">Grodin, E., &amp; McDonough, Y. Z. (2021, Summer). Autism and Her Writing: “Non-speaking doesn’t mean non-thinking.” </w:t>
      </w:r>
      <w:r>
        <w:rPr>
          <w:i/>
          <w:iCs/>
        </w:rPr>
        <w:t>Lilith</w:t>
      </w:r>
      <w:r>
        <w:t xml:space="preserve">, </w:t>
      </w:r>
      <w:r>
        <w:rPr>
          <w:i/>
          <w:iCs/>
        </w:rPr>
        <w:t>46</w:t>
      </w:r>
      <w:r>
        <w:t>(2), 7.</w:t>
      </w:r>
    </w:p>
    <w:p w14:paraId="4326EDD9" w14:textId="77777777" w:rsidR="00AD1B05" w:rsidRDefault="00AD1B05" w:rsidP="00AD1B05">
      <w:pPr>
        <w:pStyle w:val="Bibliography"/>
      </w:pPr>
      <w:r>
        <w:t xml:space="preserve">Hardy, M. W., &amp; LaGasse, A. B. (2013). Rhythm, movement, and autism: Using rhythmic rehabilitation research as a model for autism. </w:t>
      </w:r>
      <w:r>
        <w:rPr>
          <w:i/>
          <w:iCs/>
        </w:rPr>
        <w:t>Frontiers in Integrative Neuroscience</w:t>
      </w:r>
      <w:r>
        <w:t xml:space="preserve">, </w:t>
      </w:r>
      <w:r>
        <w:rPr>
          <w:i/>
          <w:iCs/>
        </w:rPr>
        <w:t>7</w:t>
      </w:r>
      <w:r>
        <w:t>, 19. https://doi.org/10.3389/fnint.2013.00019</w:t>
      </w:r>
    </w:p>
    <w:p w14:paraId="477F81DC" w14:textId="77777777" w:rsidR="00AD1B05" w:rsidRDefault="00AD1B05" w:rsidP="00AD1B05">
      <w:pPr>
        <w:pStyle w:val="Bibliography"/>
      </w:pPr>
      <w:r>
        <w:t xml:space="preserve">Hossain, M. Y., &amp; Doulah, A. B. M. S. U. (2020). </w:t>
      </w:r>
      <w:r>
        <w:rPr>
          <w:i/>
          <w:iCs/>
        </w:rPr>
        <w:t>Detection of Motor Imagery (MI) Event in Electroencephalogram (EEG) Signals using Artificial Intelligence Technique</w:t>
      </w:r>
      <w:r>
        <w:t xml:space="preserve"> (rayyan-810833409). https://www.scopus.com/inward/record.uri?eid=2-s2.0-85096410661&amp;doi=10.1109%2fEWDTS50664.2020.9224634&amp;partnerID=40&amp;md5=e81cab68d4bda73503d3a3c6fea2330a</w:t>
      </w:r>
    </w:p>
    <w:p w14:paraId="01A5C192" w14:textId="77777777" w:rsidR="00AD1B05" w:rsidRDefault="00AD1B05" w:rsidP="00AD1B05">
      <w:pPr>
        <w:pStyle w:val="Bibliography"/>
      </w:pPr>
      <w:r>
        <w:t xml:space="preserve">J. van Kokswijk &amp; M. Van Hulle. (2010). Self adaptive BCI as service-oriented information system for patients with communication disabilities. </w:t>
      </w:r>
      <w:r>
        <w:rPr>
          <w:i/>
          <w:iCs/>
        </w:rPr>
        <w:t>4th International Conference on New Trends in Information Science and Service Science</w:t>
      </w:r>
      <w:r>
        <w:t>, 264–269.</w:t>
      </w:r>
    </w:p>
    <w:p w14:paraId="4EFFC00D" w14:textId="77777777" w:rsidR="00AD1B05" w:rsidRDefault="00AD1B05" w:rsidP="00AD1B05">
      <w:pPr>
        <w:pStyle w:val="Bibliography"/>
      </w:pPr>
      <w:r>
        <w:t xml:space="preserve">Kashihara, K. (2014). A brain-computer interface for potential non-verbal facial communication based on EEG signals related to specific emotions. </w:t>
      </w:r>
      <w:r>
        <w:rPr>
          <w:i/>
          <w:iCs/>
        </w:rPr>
        <w:t>Frontiers in Neuroscience</w:t>
      </w:r>
      <w:r>
        <w:t xml:space="preserve">, </w:t>
      </w:r>
      <w:r>
        <w:rPr>
          <w:i/>
          <w:iCs/>
        </w:rPr>
        <w:t>8</w:t>
      </w:r>
      <w:r>
        <w:t>. https://www.frontiersin.org/article/10.3389/fnins.2014.00244</w:t>
      </w:r>
    </w:p>
    <w:p w14:paraId="44778D89" w14:textId="77777777" w:rsidR="00AD1B05" w:rsidRDefault="00AD1B05" w:rsidP="00AD1B05">
      <w:pPr>
        <w:pStyle w:val="Bibliography"/>
      </w:pPr>
      <w:r>
        <w:t xml:space="preserve">Khachatryan, E., Van Hulle, M., &amp; Manvelyan, H. (2015). Cognitive evoked potentials: A method for investigation of language processing in brain. </w:t>
      </w:r>
      <w:r>
        <w:rPr>
          <w:i/>
          <w:iCs/>
        </w:rPr>
        <w:t>New Armenian Medical Journal</w:t>
      </w:r>
      <w:r>
        <w:t xml:space="preserve">, </w:t>
      </w:r>
      <w:r>
        <w:rPr>
          <w:i/>
          <w:iCs/>
        </w:rPr>
        <w:t>9</w:t>
      </w:r>
      <w:r>
        <w:t>(4), 32–37.</w:t>
      </w:r>
    </w:p>
    <w:p w14:paraId="397DABC5" w14:textId="77777777" w:rsidR="00AD1B05" w:rsidRDefault="00AD1B05" w:rsidP="00AD1B05">
      <w:pPr>
        <w:pStyle w:val="Bibliography"/>
      </w:pPr>
      <w:r>
        <w:t xml:space="preserve">Khachatryan, E., Vanhoof, G., Beyens, H., Goeleven, A., Thijs, V., &amp; Van Hulle, M. M. (2016). Language processing in bilingual aphasia: A new insight into the problem. </w:t>
      </w:r>
      <w:r>
        <w:rPr>
          <w:i/>
          <w:iCs/>
        </w:rPr>
        <w:t>WIREs Cognitive Science</w:t>
      </w:r>
      <w:r>
        <w:t xml:space="preserve">, </w:t>
      </w:r>
      <w:r>
        <w:rPr>
          <w:i/>
          <w:iCs/>
        </w:rPr>
        <w:t>7</w:t>
      </w:r>
      <w:r>
        <w:t>(3), 180–196. https://doi.org/10.1002/wcs.1384</w:t>
      </w:r>
    </w:p>
    <w:p w14:paraId="253366BB" w14:textId="77777777" w:rsidR="00AD1B05" w:rsidRDefault="00AD1B05" w:rsidP="00AD1B05">
      <w:pPr>
        <w:pStyle w:val="Bibliography"/>
      </w:pPr>
      <w:r>
        <w:t xml:space="preserve">Khachatryan, E., Wittevrongel, B., De Keyser, K., De Letter, M., &amp; Hulle, M. M. V. (2018). Event Related Potential Study of Language Interaction in Bilingual Aphasia Patients. </w:t>
      </w:r>
      <w:r>
        <w:rPr>
          <w:i/>
          <w:iCs/>
        </w:rPr>
        <w:t>Frontiers in Human Neuroscience</w:t>
      </w:r>
      <w:r>
        <w:t xml:space="preserve">, </w:t>
      </w:r>
      <w:r>
        <w:rPr>
          <w:i/>
          <w:iCs/>
        </w:rPr>
        <w:t>12</w:t>
      </w:r>
      <w:r>
        <w:t>. https://www.frontiersin.org/article/10.3389/fnhum.2018.00081</w:t>
      </w:r>
    </w:p>
    <w:p w14:paraId="3FF8D652" w14:textId="77777777" w:rsidR="00AD1B05" w:rsidRDefault="00AD1B05" w:rsidP="00AD1B05">
      <w:pPr>
        <w:pStyle w:val="Bibliography"/>
      </w:pPr>
      <w:r>
        <w:t xml:space="preserve">Koegel, L. K., Bryan, K. M., Su, P. L., Vaidya, M., &amp; Camarata, S. (2020). Definitions of Nonverbal and Minimally Verbal in Research for Autism: A Systematic Review of the Literature. </w:t>
      </w:r>
      <w:r>
        <w:rPr>
          <w:i/>
          <w:iCs/>
        </w:rPr>
        <w:t>Journal of Autism and Developmental Disorders</w:t>
      </w:r>
      <w:r>
        <w:t xml:space="preserve">, </w:t>
      </w:r>
      <w:r>
        <w:rPr>
          <w:i/>
          <w:iCs/>
        </w:rPr>
        <w:t>50</w:t>
      </w:r>
      <w:r>
        <w:t>(8), 2957–2972. https://doi.org/10.1007/s10803-020-04402-w</w:t>
      </w:r>
    </w:p>
    <w:p w14:paraId="4842DF15" w14:textId="77777777" w:rsidR="00AD1B05" w:rsidRDefault="00AD1B05" w:rsidP="00AD1B05">
      <w:pPr>
        <w:pStyle w:val="Bibliography"/>
      </w:pPr>
      <w:r>
        <w:lastRenderedPageBreak/>
        <w:t xml:space="preserve">Kostas, D., Aroca-Ouellette, S., &amp; Rudzicz, F. (2021). BENDR: Using Transformers and a Contrastive Self-Supervised Learning Task to Learn From Massive Amounts of EEG Data. </w:t>
      </w:r>
      <w:r>
        <w:rPr>
          <w:i/>
          <w:iCs/>
        </w:rPr>
        <w:t>Frontiers in Human Neuroscience</w:t>
      </w:r>
      <w:r>
        <w:t xml:space="preserve">, </w:t>
      </w:r>
      <w:r>
        <w:rPr>
          <w:i/>
          <w:iCs/>
        </w:rPr>
        <w:t>15</w:t>
      </w:r>
      <w:r>
        <w:t>. https://www.frontiersin.org/article/10.3389/fnhum.2021.653659</w:t>
      </w:r>
    </w:p>
    <w:p w14:paraId="4874F38F" w14:textId="77777777" w:rsidR="00AD1B05" w:rsidRDefault="00AD1B05" w:rsidP="00AD1B05">
      <w:pPr>
        <w:pStyle w:val="Bibliography"/>
      </w:pPr>
      <w:r>
        <w:t xml:space="preserve">M. G. Ezabadi &amp; M. H. Moradi. (2021). A Novel Algorithm for Detection of Social Joint Attention from single-trial EEG signals of Autistic Spectrum Disorder (ASD). </w:t>
      </w:r>
      <w:r>
        <w:rPr>
          <w:i/>
          <w:iCs/>
        </w:rPr>
        <w:t>2021 28th National and 6th International Iranian Conference on Biomedical Engineering (ICBME)</w:t>
      </w:r>
      <w:r>
        <w:t>, 288–293.</w:t>
      </w:r>
    </w:p>
    <w:p w14:paraId="49B08100" w14:textId="77777777" w:rsidR="00AD1B05" w:rsidRDefault="00AD1B05" w:rsidP="00AD1B05">
      <w:pPr>
        <w:pStyle w:val="Bibliography"/>
      </w:pPr>
      <w:r>
        <w:t xml:space="preserve">Mayer-Benarous, H., Benarous, X., Vonthron, F., &amp; Cohen, D. (2021). Music Therapy for Children With Autistic Spectrum Disorder and/or Other Neurodevelopmental Disorders: A Systematic Review. </w:t>
      </w:r>
      <w:r>
        <w:rPr>
          <w:i/>
          <w:iCs/>
        </w:rPr>
        <w:t>Frontiers in Psychiatry</w:t>
      </w:r>
      <w:r>
        <w:t xml:space="preserve">, </w:t>
      </w:r>
      <w:r>
        <w:rPr>
          <w:i/>
          <w:iCs/>
        </w:rPr>
        <w:t>12</w:t>
      </w:r>
      <w:r>
        <w:t>, 643234. https://doi.org/10.3389/fpsyt.2021.643234</w:t>
      </w:r>
    </w:p>
    <w:p w14:paraId="1351C4DB" w14:textId="77777777" w:rsidR="00AD1B05" w:rsidRDefault="00AD1B05" w:rsidP="00AD1B05">
      <w:pPr>
        <w:pStyle w:val="Bibliography"/>
      </w:pPr>
      <w:r>
        <w:t xml:space="preserve">Mercado, J., Escobedo, L., &amp; Tentori, M. (2021). A BCI video game using neurofeedback improves the attention of children with autism. </w:t>
      </w:r>
      <w:r>
        <w:rPr>
          <w:i/>
          <w:iCs/>
        </w:rPr>
        <w:t>Journal on Multimodal User Interfaces</w:t>
      </w:r>
      <w:r>
        <w:t xml:space="preserve">, </w:t>
      </w:r>
      <w:r>
        <w:rPr>
          <w:i/>
          <w:iCs/>
        </w:rPr>
        <w:t>15</w:t>
      </w:r>
      <w:r>
        <w:t>(3), 273–281.</w:t>
      </w:r>
    </w:p>
    <w:p w14:paraId="42F9AF98" w14:textId="77777777" w:rsidR="00AD1B05" w:rsidRDefault="00AD1B05" w:rsidP="00AD1B05">
      <w:pPr>
        <w:pStyle w:val="Bibliography"/>
      </w:pPr>
      <w:r>
        <w:t xml:space="preserve">Meyer, L., Sun, Y., &amp; Martin, A. E. (2020). “Entraining” to speech, generating language? </w:t>
      </w:r>
      <w:r>
        <w:rPr>
          <w:i/>
          <w:iCs/>
        </w:rPr>
        <w:t>Language, Cognition and Neuroscience</w:t>
      </w:r>
      <w:r>
        <w:t xml:space="preserve">, </w:t>
      </w:r>
      <w:r>
        <w:rPr>
          <w:i/>
          <w:iCs/>
        </w:rPr>
        <w:t>35</w:t>
      </w:r>
      <w:r>
        <w:t>(9), 1138–1148. https://doi.org/10.1080/23273798.2020.1827155</w:t>
      </w:r>
    </w:p>
    <w:p w14:paraId="7FD2303C" w14:textId="77777777" w:rsidR="00AD1B05" w:rsidRDefault="00AD1B05" w:rsidP="00AD1B05">
      <w:pPr>
        <w:pStyle w:val="Bibliography"/>
      </w:pPr>
      <w:r>
        <w:t xml:space="preserve">Mitchell, P., Sheppard, E., &amp; Cassidy, S. (2021). Autism and the double empathy problem: Implications for development and mental health. </w:t>
      </w:r>
      <w:r>
        <w:rPr>
          <w:i/>
          <w:iCs/>
        </w:rPr>
        <w:t>British Journal of Developmental Psychology</w:t>
      </w:r>
      <w:r>
        <w:t xml:space="preserve">, </w:t>
      </w:r>
      <w:r>
        <w:rPr>
          <w:i/>
          <w:iCs/>
        </w:rPr>
        <w:t>39</w:t>
      </w:r>
      <w:r>
        <w:t>(1), 1–18. https://doi.org/10.1111/bjdp.12350</w:t>
      </w:r>
    </w:p>
    <w:p w14:paraId="3D915BB8" w14:textId="77777777" w:rsidR="00AD1B05" w:rsidRDefault="00AD1B05" w:rsidP="00AD1B05">
      <w:pPr>
        <w:pStyle w:val="Bibliography"/>
      </w:pPr>
      <w:r>
        <w:t xml:space="preserve">Moorcroft, A., Scarinci, N., &amp; Meyer, C. (2019). A systematic review of the barriers and facilitators to the provision and use of low-tech and unaided AAC systems for people with complex communication needs and their families. </w:t>
      </w:r>
      <w:r>
        <w:rPr>
          <w:i/>
          <w:iCs/>
        </w:rPr>
        <w:t>Disability and Rehabilitation: Assistive Technology</w:t>
      </w:r>
      <w:r>
        <w:t xml:space="preserve">, </w:t>
      </w:r>
      <w:r>
        <w:rPr>
          <w:i/>
          <w:iCs/>
        </w:rPr>
        <w:t>14</w:t>
      </w:r>
      <w:r>
        <w:t>(7), 710–731. https://doi.org/10.1080/17483107.2018.1499135</w:t>
      </w:r>
    </w:p>
    <w:p w14:paraId="0C78674E" w14:textId="77777777" w:rsidR="00AD1B05" w:rsidRDefault="00AD1B05" w:rsidP="00AD1B05">
      <w:pPr>
        <w:pStyle w:val="Bibliography"/>
      </w:pPr>
      <w:r>
        <w:t xml:space="preserve">Mora-Cortes, A., Manyakov, N. V., Chumerin, N., &amp; Van Hulle, M. M. (2014). Language Model Applications to Spelling with Brain-Computer Interfaces. </w:t>
      </w:r>
      <w:r>
        <w:rPr>
          <w:i/>
          <w:iCs/>
        </w:rPr>
        <w:t>Sensors</w:t>
      </w:r>
      <w:r>
        <w:t xml:space="preserve">, </w:t>
      </w:r>
      <w:r>
        <w:rPr>
          <w:i/>
          <w:iCs/>
        </w:rPr>
        <w:t>14</w:t>
      </w:r>
      <w:r>
        <w:t>(4), 5967–5993. https://doi.org/10.3390/s140405967</w:t>
      </w:r>
    </w:p>
    <w:p w14:paraId="021FDD6D" w14:textId="77777777" w:rsidR="00AD1B05" w:rsidRDefault="00AD1B05" w:rsidP="00AD1B05">
      <w:pPr>
        <w:pStyle w:val="Bibliography"/>
      </w:pPr>
      <w:r>
        <w:t xml:space="preserve">Niu, X., Ji, S., Shen, T., Sun, M., Qiao, X., &amp; Wang, T. (2022). </w:t>
      </w:r>
      <w:r>
        <w:rPr>
          <w:i/>
          <w:iCs/>
        </w:rPr>
        <w:t>Invention and Application of Routine Treatment and New Intelligent Treatment Technology in Rehabilitation Training of Autistic Children</w:t>
      </w:r>
      <w:r>
        <w:t xml:space="preserve"> (rayyan-811179782; Vol. 799). https://www.scopus.com/inward/record.uri?eid=2-s2.0-85116475976&amp;doi=10.1007%2f978-981-16-5912-6_60&amp;partnerID=40&amp;md5=1128df18192077adf043272962464cd0</w:t>
      </w:r>
    </w:p>
    <w:p w14:paraId="1B7E5A05" w14:textId="77777777" w:rsidR="00AD1B05" w:rsidRDefault="00AD1B05" w:rsidP="00AD1B05">
      <w:pPr>
        <w:pStyle w:val="Bibliography"/>
      </w:pPr>
      <w:r>
        <w:lastRenderedPageBreak/>
        <w:t xml:space="preserve">Penchina, B., Sundaresan, A., Cheong, S., &amp; Martel, A. (2020). </w:t>
      </w:r>
      <w:r>
        <w:rPr>
          <w:i/>
          <w:iCs/>
        </w:rPr>
        <w:t>Deep LSTM Recurrent Neural Network for Anxiety Classification from EEG in Adolescents with Autism</w:t>
      </w:r>
      <w:r>
        <w:t xml:space="preserve"> (rayyan-811179809; Vol. 12241). https://www.scopus.com/inward/record.uri?eid=2-s2.0-85092148309&amp;doi=10.1007%2f978-3-030-59277-6_21&amp;partnerID=40&amp;md5=3d52839b4b9b843f5c4cdb905d7c4c61</w:t>
      </w:r>
    </w:p>
    <w:p w14:paraId="595026DE" w14:textId="77777777" w:rsidR="00AD1B05" w:rsidRDefault="00AD1B05" w:rsidP="00AD1B05">
      <w:pPr>
        <w:pStyle w:val="Bibliography"/>
      </w:pPr>
      <w:r>
        <w:t xml:space="preserve">Ravindranathan, R., Tommy, R., &amp; Athira Krishnan, R. (2020). </w:t>
      </w:r>
      <w:r>
        <w:rPr>
          <w:i/>
          <w:iCs/>
        </w:rPr>
        <w:t>Experimental VALidation of findings using BCI in Autistic kids- (EVAL BCI)</w:t>
      </w:r>
      <w:r>
        <w:t xml:space="preserve"> (rayyan-811179799). </w:t>
      </w:r>
      <w:r>
        <w:rPr>
          <w:i/>
          <w:iCs/>
        </w:rPr>
        <w:t>2020</w:t>
      </w:r>
      <w:r>
        <w:t>, 658–661. https://www.scopus.com/inward/record.uri?eid=2-s2.0-85098932549&amp;doi=10.1109%2fTENCON50793.2020.9293905&amp;partnerID=40&amp;md5=bffc5b62b7e2de2fd4cd1d5c752a2f53</w:t>
      </w:r>
    </w:p>
    <w:p w14:paraId="72EFF434" w14:textId="77777777" w:rsidR="00AD1B05" w:rsidRDefault="00AD1B05" w:rsidP="00AD1B05">
      <w:pPr>
        <w:pStyle w:val="Bibliography"/>
      </w:pPr>
      <w:r>
        <w:t xml:space="preserve">Richards, C., Oliver, C., Nelson, L., &amp; Moss, J. (2012). Self-injurious behaviour in individuals with autism spectrum disorder and intellectual disability. </w:t>
      </w:r>
      <w:r>
        <w:rPr>
          <w:i/>
          <w:iCs/>
        </w:rPr>
        <w:t>Journal of Intellectual Disability Research: JIDR</w:t>
      </w:r>
      <w:r>
        <w:t xml:space="preserve">, </w:t>
      </w:r>
      <w:r>
        <w:rPr>
          <w:i/>
          <w:iCs/>
        </w:rPr>
        <w:t>56</w:t>
      </w:r>
      <w:r>
        <w:t>(5), 476–489. https://doi.org/10.1111/j.1365-2788.2012.01537.x</w:t>
      </w:r>
    </w:p>
    <w:p w14:paraId="7A785BC2" w14:textId="77777777" w:rsidR="00AD1B05" w:rsidRDefault="00AD1B05" w:rsidP="00AD1B05">
      <w:pPr>
        <w:pStyle w:val="Bibliography"/>
      </w:pPr>
      <w:r>
        <w:t xml:space="preserve">Rose, V., Trembath, D., Keen, D., &amp; Paynter, J. (2016). The proportion of minimally verbal children with autism spectrum disorder in a community-based early intervention programme. </w:t>
      </w:r>
      <w:r>
        <w:rPr>
          <w:i/>
          <w:iCs/>
        </w:rPr>
        <w:t>Journal of Intellectual Disability Research: JIDR</w:t>
      </w:r>
      <w:r>
        <w:t xml:space="preserve">, </w:t>
      </w:r>
      <w:r>
        <w:rPr>
          <w:i/>
          <w:iCs/>
        </w:rPr>
        <w:t>60</w:t>
      </w:r>
      <w:r>
        <w:t>(5), 464–477. https://doi.org/10.1111/jir.12284</w:t>
      </w:r>
    </w:p>
    <w:p w14:paraId="76651ED4" w14:textId="77777777" w:rsidR="00AD1B05" w:rsidRDefault="00AD1B05" w:rsidP="00AD1B05">
      <w:pPr>
        <w:pStyle w:val="Bibliography"/>
      </w:pPr>
      <w:r>
        <w:t xml:space="preserve">Shamsi, E., Shirzhiyan, Z., Keihani, A., Farahi, M., Mahnam, A., Haidari, M. R., &amp; Jafari, A. H. (2020). </w:t>
      </w:r>
      <w:r>
        <w:rPr>
          <w:i/>
          <w:iCs/>
        </w:rPr>
        <w:t>Introducing Rhythmic Sinusoidal Amplitude-Modulated Auditory Stimuli with Multiple Message Frequency Coding for Fatigue Reduction in Normal Subjects: An EEG Study</w:t>
      </w:r>
      <w:r>
        <w:t xml:space="preserve"> (p. 663344). bioRxiv. https://doi.org/10.1101/663344</w:t>
      </w:r>
    </w:p>
    <w:p w14:paraId="205CA6E0" w14:textId="77777777" w:rsidR="00AD1B05" w:rsidRDefault="00AD1B05" w:rsidP="00AD1B05">
      <w:pPr>
        <w:pStyle w:val="Bibliography"/>
      </w:pPr>
      <w:r>
        <w:t xml:space="preserve">Simoes, M., Borra, D., Santamaria-Vazquez, E., GBT-UPM, Bittencourt-Villalpando, M., Krzeminski, D., Miladinovic, A., Neural_Engineering_Group, Schmid, T., Zhao, H., Amaral, C., Direito, B., Henriques, J., Carvalho, P., &amp; Castelo-Branco, M. (2020). BCIAUT-P300: A Multi-Session and Multi-Subject Benchmark Dataset on Autism for P300-Based Brain-Computer-Interfaces. </w:t>
      </w:r>
      <w:r>
        <w:rPr>
          <w:i/>
          <w:iCs/>
        </w:rPr>
        <w:t>Frontiers in Neuroscience</w:t>
      </w:r>
      <w:r>
        <w:t xml:space="preserve">, </w:t>
      </w:r>
      <w:r>
        <w:rPr>
          <w:i/>
          <w:iCs/>
        </w:rPr>
        <w:t>14</w:t>
      </w:r>
      <w:r>
        <w:t>(101478481), 568104.</w:t>
      </w:r>
    </w:p>
    <w:p w14:paraId="1D7A9C98" w14:textId="77777777" w:rsidR="00AD1B05" w:rsidRDefault="00AD1B05" w:rsidP="00AD1B05">
      <w:pPr>
        <w:pStyle w:val="Bibliography"/>
      </w:pPr>
      <w:r>
        <w:t xml:space="preserve">Sparrow, S. S. (2011). Vineland Adaptive Behavior Scales. In J. S. Kreutzer, J. DeLuca, &amp; B. Caplan (Eds.), </w:t>
      </w:r>
      <w:r>
        <w:rPr>
          <w:i/>
          <w:iCs/>
        </w:rPr>
        <w:t>Encyclopedia of Clinical Neuropsychology</w:t>
      </w:r>
      <w:r>
        <w:t xml:space="preserve"> (pp. 2618–2621). Springer. https://doi.org/10.1007/978-0-387-79948-3_1602</w:t>
      </w:r>
    </w:p>
    <w:p w14:paraId="03D6360F" w14:textId="77777777" w:rsidR="00AD1B05" w:rsidRDefault="00AD1B05" w:rsidP="00AD1B05">
      <w:pPr>
        <w:pStyle w:val="Bibliography"/>
      </w:pPr>
      <w:r>
        <w:t xml:space="preserve">Sundaresan A, Penchina B, Cheong S, Grace V, Valero-Cabré A, &amp; Martel A. (2021). Evaluating deep learning EEG-based mental stress classification in adolescents with autism for breathing entrainment BCI. </w:t>
      </w:r>
      <w:r>
        <w:rPr>
          <w:i/>
          <w:iCs/>
        </w:rPr>
        <w:t>Brain Informatics</w:t>
      </w:r>
      <w:r>
        <w:t xml:space="preserve">, </w:t>
      </w:r>
      <w:r>
        <w:rPr>
          <w:i/>
          <w:iCs/>
        </w:rPr>
        <w:t>8</w:t>
      </w:r>
      <w:r>
        <w:t>(1), 13.</w:t>
      </w:r>
    </w:p>
    <w:p w14:paraId="4BE491D3" w14:textId="77777777" w:rsidR="00AD1B05" w:rsidRDefault="00AD1B05" w:rsidP="00AD1B05">
      <w:pPr>
        <w:pStyle w:val="Bibliography"/>
      </w:pPr>
      <w:r>
        <w:t xml:space="preserve">Teo, S.-H. J., Poh, X. W. W., Lee, T. S., Guan, C., Cheung, Y. B., Fung, D. S. S., Zhang, H. H., Chin, Z. Y., Wang, C. C., Sung, M., Goh, T. J., Weng, S. J., Tng, X. J. J., &amp; Lim, C. G. (2021). Brain-computer interface based attention and social </w:t>
      </w:r>
      <w:r>
        <w:lastRenderedPageBreak/>
        <w:t xml:space="preserve">cognition training programme for children with ASD and co-occurring ADHD: A feasibility trial. </w:t>
      </w:r>
      <w:r>
        <w:rPr>
          <w:i/>
          <w:iCs/>
        </w:rPr>
        <w:t>Research in Autism Spectrum Disorders</w:t>
      </w:r>
      <w:r>
        <w:t xml:space="preserve">, </w:t>
      </w:r>
      <w:r>
        <w:rPr>
          <w:i/>
          <w:iCs/>
        </w:rPr>
        <w:t>89</w:t>
      </w:r>
      <w:r>
        <w:t>. https://www.scopus.com/inward/record.uri?eid=2-s2.0-85119291464&amp;doi=10.1016%2fj.rasd.2021.101882&amp;partnerID=40&amp;md5=4ecc58434964bc9320129a2b88f4edab</w:t>
      </w:r>
    </w:p>
    <w:p w14:paraId="1ABB2438" w14:textId="77777777" w:rsidR="00AD1B05" w:rsidRDefault="00AD1B05" w:rsidP="00AD1B05">
      <w:pPr>
        <w:pStyle w:val="Bibliography"/>
      </w:pPr>
      <w:r>
        <w:t xml:space="preserve">Thaut, M. (2007). </w:t>
      </w:r>
      <w:r>
        <w:rPr>
          <w:i/>
          <w:iCs/>
        </w:rPr>
        <w:t>Rhythm, Music, and the Brain: Scientific Foundations and Clinical Applications</w:t>
      </w:r>
      <w:r>
        <w:t>. Routledge. https://doi.org/10.4324/9780203958827</w:t>
      </w:r>
    </w:p>
    <w:p w14:paraId="186946A6" w14:textId="77777777" w:rsidR="00AD1B05" w:rsidRDefault="00AD1B05" w:rsidP="00AD1B05">
      <w:pPr>
        <w:pStyle w:val="Bibliography"/>
      </w:pPr>
      <w:r>
        <w:t xml:space="preserve">Val-Calvo, M., Grima-Murcia, M. D., Sorinas, J., Álvarez-Sánchez, J. R., de la Paz Lopez, F., Ferrández-Vicente, J. M., &amp; Fernandez-Jover, E. (2017). </w:t>
      </w:r>
      <w:r>
        <w:rPr>
          <w:i/>
          <w:iCs/>
        </w:rPr>
        <w:t>Exploring the physiological basis of emotional HRI using a BCI interface</w:t>
      </w:r>
      <w:r>
        <w:t xml:space="preserve"> (rayyan-810833448; Vol. 10337). https://www.scopus.com/inward/record.uri?eid=2-s2.0-85027040314&amp;doi=10.1007%2f978-3-319-59740-9_27&amp;partnerID=40&amp;md5=21596a983a1e827d770127cbb0a6ab41</w:t>
      </w:r>
    </w:p>
    <w:p w14:paraId="19C7FAAA" w14:textId="77777777" w:rsidR="00AD1B05" w:rsidRDefault="00AD1B05" w:rsidP="00AD1B05">
      <w:pPr>
        <w:pStyle w:val="Bibliography"/>
      </w:pPr>
      <w:r>
        <w:t xml:space="preserve">Watanabe, H. (2019). </w:t>
      </w:r>
      <w:r>
        <w:rPr>
          <w:i/>
          <w:iCs/>
        </w:rPr>
        <w:t>Neural decoding of sentences using synchronization between EEG and speech rhythm</w:t>
      </w:r>
      <w:r>
        <w:t>. https://doi.org/10.34413/dr.01650</w:t>
      </w:r>
    </w:p>
    <w:p w14:paraId="27E8139E" w14:textId="77777777" w:rsidR="00AD1B05" w:rsidRDefault="00AD1B05" w:rsidP="00AD1B05">
      <w:pPr>
        <w:pStyle w:val="Bibliography"/>
      </w:pPr>
      <w:r>
        <w:t xml:space="preserve">White, S. W., Richey, J. A., Gracanin, D., Coffman, M., Elias, R., LaConte, S., &amp; Ollendick, T. H. (2016). Psychosocial and Computer-Assisted Intervention for College Students with Autism Spectrum Disorder: Preliminary Support for Feasibility. </w:t>
      </w:r>
      <w:r>
        <w:rPr>
          <w:i/>
          <w:iCs/>
        </w:rPr>
        <w:t>Education and Training in Autism and Developmental Disabilities</w:t>
      </w:r>
      <w:r>
        <w:t xml:space="preserve">, </w:t>
      </w:r>
      <w:r>
        <w:rPr>
          <w:i/>
          <w:iCs/>
        </w:rPr>
        <w:t>51</w:t>
      </w:r>
      <w:r>
        <w:t>(3), 307–317.</w:t>
      </w:r>
    </w:p>
    <w:p w14:paraId="0D454F4C" w14:textId="77777777" w:rsidR="00AD1B05" w:rsidRDefault="00AD1B05" w:rsidP="00AD1B05">
      <w:pPr>
        <w:pStyle w:val="Bibliography"/>
      </w:pPr>
      <w:r>
        <w:t xml:space="preserve">Williams, R. M., &amp; Gilbert, J. E. (2020). Perseverations of the academy: A survey of wearable technologies applied to autism intervention. </w:t>
      </w:r>
      <w:r>
        <w:rPr>
          <w:i/>
          <w:iCs/>
        </w:rPr>
        <w:t>International Journal of Human Computer Studies</w:t>
      </w:r>
      <w:r>
        <w:t xml:space="preserve">, </w:t>
      </w:r>
      <w:r>
        <w:rPr>
          <w:i/>
          <w:iCs/>
        </w:rPr>
        <w:t>143</w:t>
      </w:r>
      <w:r>
        <w:t>. https://www.scopus.com/inward/record.uri?eid=2-s2.0-85086141303&amp;doi=10.1016%2fj.ijhcs.2020.102485&amp;partnerID=40&amp;md5=9556eba3ca3de0996c01ee6ceceab92e</w:t>
      </w:r>
    </w:p>
    <w:p w14:paraId="36FFC13F" w14:textId="77777777" w:rsidR="00AD1B05" w:rsidRDefault="00AD1B05" w:rsidP="00AD1B05">
      <w:pPr>
        <w:pStyle w:val="Bibliography"/>
      </w:pPr>
      <w:r>
        <w:t xml:space="preserve">Wittevrongel, B., Khachatryan, E., Fahimi Hnazaee, M., Carrette, E., Dauwe, I., Gadeyne, S., Meurs, A., Boon, P., Van Roost, D., &amp; Van Hulle, M. (2018). Towards asynchronous speech decoding. </w:t>
      </w:r>
      <w:r>
        <w:rPr>
          <w:i/>
          <w:iCs/>
        </w:rPr>
        <w:t>Frontiers in Neuroscience</w:t>
      </w:r>
      <w:r>
        <w:t xml:space="preserve">, </w:t>
      </w:r>
      <w:r>
        <w:rPr>
          <w:i/>
          <w:iCs/>
        </w:rPr>
        <w:t>12</w:t>
      </w:r>
      <w:r>
        <w:t>. https://doi.org/10.3389/conf.fnins.2018.95.00085</w:t>
      </w:r>
    </w:p>
    <w:p w14:paraId="0CA54EEE" w14:textId="77777777" w:rsidR="00AD1B05" w:rsidRDefault="00AD1B05" w:rsidP="00AD1B05">
      <w:pPr>
        <w:pStyle w:val="Bibliography"/>
      </w:pPr>
      <w:r>
        <w:t xml:space="preserve">Wodka, E. L., Mathy, P., &amp; Kalb, L. (2013). Predictors of Phrase and Fluent Speech in Children With Autism and Severe Language Delay. </w:t>
      </w:r>
      <w:r>
        <w:rPr>
          <w:i/>
          <w:iCs/>
        </w:rPr>
        <w:t>Pediatrics</w:t>
      </w:r>
      <w:r>
        <w:t xml:space="preserve">, </w:t>
      </w:r>
      <w:r>
        <w:rPr>
          <w:i/>
          <w:iCs/>
        </w:rPr>
        <w:t>131</w:t>
      </w:r>
      <w:r>
        <w:t>(4), e1128–e1134. https://doi.org/10.1542/peds.2012-2221</w:t>
      </w:r>
    </w:p>
    <w:p w14:paraId="3CD1A70D" w14:textId="77777777" w:rsidR="00AD1B05" w:rsidRDefault="00AD1B05" w:rsidP="00AD1B05">
      <w:pPr>
        <w:pStyle w:val="Bibliography"/>
      </w:pPr>
      <w:r>
        <w:t xml:space="preserve">Zander, T. O., Kothe, C., Jatzev, S., &amp; Gaertner, M. (2010). Enhancing Human-Computer Interaction with Input from Active and Passive Brain-Computer Interfaces. In D. S. Tan &amp; A. Nijholt (Eds.), </w:t>
      </w:r>
      <w:r>
        <w:rPr>
          <w:i/>
          <w:iCs/>
        </w:rPr>
        <w:t xml:space="preserve">Brain-Computer Interfaces: </w:t>
      </w:r>
      <w:r>
        <w:rPr>
          <w:i/>
          <w:iCs/>
        </w:rPr>
        <w:lastRenderedPageBreak/>
        <w:t>Applying our Minds to Human-Computer Interaction</w:t>
      </w:r>
      <w:r>
        <w:t xml:space="preserve"> (pp. 181–199). Springer. https://doi.org/10.1007/978-1-84996-272-8_11</w:t>
      </w:r>
    </w:p>
    <w:p w14:paraId="120409C4" w14:textId="5202661A" w:rsidR="005812F4" w:rsidRPr="00394F7D" w:rsidRDefault="005812F4" w:rsidP="00AD1B05">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14:paraId="3FF75236" w14:textId="77777777" w:rsidR="005C7DF9" w:rsidRPr="00726CD5" w:rsidRDefault="005C7DF9" w:rsidP="005C7DF9">
      <w:pPr>
        <w:rPr>
          <w:rFonts w:asciiTheme="majorBidi" w:hAnsiTheme="majorBidi" w:cstheme="majorBidi"/>
          <w:i/>
          <w:iCs/>
          <w:u w:val="single"/>
        </w:rPr>
      </w:pPr>
      <w:r>
        <w:rPr>
          <w:rFonts w:asciiTheme="majorBidi" w:hAnsiTheme="majorBidi" w:cstheme="majorBidi"/>
          <w:i/>
          <w:iCs/>
          <w:u w:val="single"/>
        </w:rPr>
        <w:t xml:space="preserve"> [</w:t>
      </w:r>
      <w:proofErr w:type="gramStart"/>
      <w:r>
        <w:rPr>
          <w:rFonts w:asciiTheme="majorBidi" w:hAnsiTheme="majorBidi" w:cstheme="majorBidi"/>
          <w:i/>
          <w:iCs/>
          <w:u w:val="single"/>
        </w:rPr>
        <w:t>to</w:t>
      </w:r>
      <w:proofErr w:type="gramEnd"/>
      <w:r>
        <w:rPr>
          <w:rFonts w:asciiTheme="majorBidi" w:hAnsiTheme="majorBidi" w:cstheme="majorBidi"/>
          <w:i/>
          <w:iCs/>
          <w:u w:val="single"/>
        </w:rPr>
        <w:t xml:space="preserve"> explain multi-department team]</w:t>
      </w:r>
    </w:p>
    <w:p w14:paraId="0E19A954" w14:textId="725A911B" w:rsidR="005C7DF9" w:rsidRPr="00394F7D" w:rsidRDefault="005C7DF9" w:rsidP="00AD1B05">
      <w:pPr>
        <w:rPr>
          <w:rFonts w:asciiTheme="majorBidi" w:hAnsiTheme="majorBidi" w:cstheme="majorBidi"/>
          <w:noProof/>
        </w:rPr>
      </w:pPr>
      <w:r w:rsidRPr="00394F7D">
        <w:rPr>
          <w:rFonts w:asciiTheme="majorBidi" w:hAnsiTheme="majorBidi" w:cstheme="majorBidi"/>
        </w:rPr>
        <w:t>The use of BCI, which requires a</w:t>
      </w:r>
      <w:r>
        <w:rPr>
          <w:rFonts w:asciiTheme="majorBidi" w:hAnsiTheme="majorBidi" w:cstheme="majorBidi"/>
        </w:rPr>
        <w:t>n</w:t>
      </w:r>
      <w:r w:rsidRPr="00394F7D">
        <w:rPr>
          <w:rFonts w:asciiTheme="majorBidi" w:hAnsiTheme="majorBidi" w:cstheme="majorBidi"/>
        </w:rPr>
        <w:t xml:space="preserve"> interdisciplinary cooperation of researchers (with expertise in rehabilitation science, psychologist, clinicians, engineering, machine learning, signal processing) to improve its applicability and convenience as well as benefits for clients </w:t>
      </w:r>
      <w:r w:rsidRPr="00394F7D">
        <w:rPr>
          <w:rFonts w:asciiTheme="majorBidi" w:hAnsiTheme="majorBidi" w:cstheme="majorBidi"/>
        </w:rPr>
        <w:fldChar w:fldCharType="begin"/>
      </w:r>
      <w:r w:rsidR="00AD1B05">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394F7D">
        <w:rPr>
          <w:rFonts w:asciiTheme="majorBidi" w:hAnsiTheme="majorBidi" w:cstheme="majorBidi"/>
        </w:rPr>
        <w:fldChar w:fldCharType="separate"/>
      </w:r>
      <w:r w:rsidR="00AD1B05" w:rsidRPr="00AD1B05">
        <w:rPr>
          <w:rFonts w:ascii="Times New Roman" w:hAnsi="Times New Roman" w:cs="Times New Roman"/>
        </w:rPr>
        <w:t>(Niu et al., 2022)</w:t>
      </w:r>
      <w:r w:rsidRPr="00394F7D">
        <w:rPr>
          <w:rFonts w:asciiTheme="majorBidi" w:hAnsiTheme="majorBidi" w:cstheme="majorBidi"/>
        </w:rPr>
        <w:fldChar w:fldCharType="end"/>
      </w:r>
      <w:r>
        <w:rPr>
          <w:rFonts w:asciiTheme="majorBidi" w:hAnsiTheme="majorBidi" w:cstheme="majorBidi"/>
        </w:rPr>
        <w:t>.</w:t>
      </w:r>
    </w:p>
    <w:p w14:paraId="0981A87A" w14:textId="77777777"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12.1pt;height:12.1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5520D"/>
    <w:rsid w:val="0008315A"/>
    <w:rsid w:val="00084AFB"/>
    <w:rsid w:val="00094E34"/>
    <w:rsid w:val="000A532F"/>
    <w:rsid w:val="000C0979"/>
    <w:rsid w:val="000E0642"/>
    <w:rsid w:val="000E4B36"/>
    <w:rsid w:val="000F1EE1"/>
    <w:rsid w:val="001061A4"/>
    <w:rsid w:val="00110E01"/>
    <w:rsid w:val="00116D5A"/>
    <w:rsid w:val="001176CB"/>
    <w:rsid w:val="001261C5"/>
    <w:rsid w:val="0013210A"/>
    <w:rsid w:val="00134800"/>
    <w:rsid w:val="001524F1"/>
    <w:rsid w:val="00154584"/>
    <w:rsid w:val="00160F17"/>
    <w:rsid w:val="00164CFE"/>
    <w:rsid w:val="001719E0"/>
    <w:rsid w:val="00174320"/>
    <w:rsid w:val="0017538E"/>
    <w:rsid w:val="0018056C"/>
    <w:rsid w:val="00185BB8"/>
    <w:rsid w:val="001A2378"/>
    <w:rsid w:val="001C3FB8"/>
    <w:rsid w:val="001C41C8"/>
    <w:rsid w:val="001D0712"/>
    <w:rsid w:val="001E6995"/>
    <w:rsid w:val="001F5C7B"/>
    <w:rsid w:val="001F7B12"/>
    <w:rsid w:val="002018FC"/>
    <w:rsid w:val="00203175"/>
    <w:rsid w:val="0020364E"/>
    <w:rsid w:val="00210E03"/>
    <w:rsid w:val="00212F73"/>
    <w:rsid w:val="002201F6"/>
    <w:rsid w:val="0023014B"/>
    <w:rsid w:val="00252456"/>
    <w:rsid w:val="00264A22"/>
    <w:rsid w:val="002740E8"/>
    <w:rsid w:val="002870CC"/>
    <w:rsid w:val="0028762B"/>
    <w:rsid w:val="00290EDA"/>
    <w:rsid w:val="002A0737"/>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74B40"/>
    <w:rsid w:val="003820AB"/>
    <w:rsid w:val="003822E9"/>
    <w:rsid w:val="00394F7D"/>
    <w:rsid w:val="003A36DB"/>
    <w:rsid w:val="003A489C"/>
    <w:rsid w:val="003A4EE7"/>
    <w:rsid w:val="003A5C0A"/>
    <w:rsid w:val="003D459D"/>
    <w:rsid w:val="003E6DD8"/>
    <w:rsid w:val="003F288F"/>
    <w:rsid w:val="003F4922"/>
    <w:rsid w:val="0040343F"/>
    <w:rsid w:val="00407210"/>
    <w:rsid w:val="00420938"/>
    <w:rsid w:val="00433DB4"/>
    <w:rsid w:val="004521BB"/>
    <w:rsid w:val="00470F3C"/>
    <w:rsid w:val="00471C4B"/>
    <w:rsid w:val="00473DC8"/>
    <w:rsid w:val="004802BA"/>
    <w:rsid w:val="00484CC9"/>
    <w:rsid w:val="0048513A"/>
    <w:rsid w:val="00487802"/>
    <w:rsid w:val="004C5E93"/>
    <w:rsid w:val="004D2539"/>
    <w:rsid w:val="004F66D9"/>
    <w:rsid w:val="004F7330"/>
    <w:rsid w:val="004F7BD9"/>
    <w:rsid w:val="00503A63"/>
    <w:rsid w:val="0051183B"/>
    <w:rsid w:val="00511CA7"/>
    <w:rsid w:val="0051621C"/>
    <w:rsid w:val="0052417C"/>
    <w:rsid w:val="00527C64"/>
    <w:rsid w:val="0053181E"/>
    <w:rsid w:val="0053378C"/>
    <w:rsid w:val="005350D4"/>
    <w:rsid w:val="00551593"/>
    <w:rsid w:val="00564F89"/>
    <w:rsid w:val="00570BE3"/>
    <w:rsid w:val="0057126E"/>
    <w:rsid w:val="00580915"/>
    <w:rsid w:val="005812F4"/>
    <w:rsid w:val="00582F8A"/>
    <w:rsid w:val="00586D04"/>
    <w:rsid w:val="005875ED"/>
    <w:rsid w:val="005A3451"/>
    <w:rsid w:val="005B089E"/>
    <w:rsid w:val="005C7DF9"/>
    <w:rsid w:val="005E6F25"/>
    <w:rsid w:val="005F2F4D"/>
    <w:rsid w:val="006016E2"/>
    <w:rsid w:val="0061354D"/>
    <w:rsid w:val="0061611F"/>
    <w:rsid w:val="00631B9A"/>
    <w:rsid w:val="0064319E"/>
    <w:rsid w:val="00652191"/>
    <w:rsid w:val="00656846"/>
    <w:rsid w:val="006721BE"/>
    <w:rsid w:val="00672C18"/>
    <w:rsid w:val="006A5479"/>
    <w:rsid w:val="006C0B7A"/>
    <w:rsid w:val="006C6E0D"/>
    <w:rsid w:val="006D38E2"/>
    <w:rsid w:val="006D780B"/>
    <w:rsid w:val="006E25AC"/>
    <w:rsid w:val="006F2C05"/>
    <w:rsid w:val="0070490E"/>
    <w:rsid w:val="007049B8"/>
    <w:rsid w:val="007111E0"/>
    <w:rsid w:val="00721057"/>
    <w:rsid w:val="007243BA"/>
    <w:rsid w:val="00726CD5"/>
    <w:rsid w:val="00731DFC"/>
    <w:rsid w:val="00745225"/>
    <w:rsid w:val="00746763"/>
    <w:rsid w:val="00755D33"/>
    <w:rsid w:val="0076032D"/>
    <w:rsid w:val="0076730D"/>
    <w:rsid w:val="00767AFC"/>
    <w:rsid w:val="0077208A"/>
    <w:rsid w:val="007832A2"/>
    <w:rsid w:val="007849DB"/>
    <w:rsid w:val="007908C1"/>
    <w:rsid w:val="00795A2F"/>
    <w:rsid w:val="007A3971"/>
    <w:rsid w:val="007B0E76"/>
    <w:rsid w:val="007B4C1A"/>
    <w:rsid w:val="007C6CD3"/>
    <w:rsid w:val="007E3A50"/>
    <w:rsid w:val="007E678E"/>
    <w:rsid w:val="007F5B06"/>
    <w:rsid w:val="007F67B1"/>
    <w:rsid w:val="008237D6"/>
    <w:rsid w:val="008262EF"/>
    <w:rsid w:val="0082743F"/>
    <w:rsid w:val="0082757F"/>
    <w:rsid w:val="00835418"/>
    <w:rsid w:val="0083549E"/>
    <w:rsid w:val="00851976"/>
    <w:rsid w:val="008560E6"/>
    <w:rsid w:val="00877505"/>
    <w:rsid w:val="00885810"/>
    <w:rsid w:val="00893C7B"/>
    <w:rsid w:val="00897A5C"/>
    <w:rsid w:val="008A3135"/>
    <w:rsid w:val="008A5018"/>
    <w:rsid w:val="008A7052"/>
    <w:rsid w:val="008B5DF3"/>
    <w:rsid w:val="008C7A9B"/>
    <w:rsid w:val="008D54E6"/>
    <w:rsid w:val="008D7C41"/>
    <w:rsid w:val="008E027F"/>
    <w:rsid w:val="008E30A5"/>
    <w:rsid w:val="008E7370"/>
    <w:rsid w:val="008F41E2"/>
    <w:rsid w:val="008F5F93"/>
    <w:rsid w:val="008F79A8"/>
    <w:rsid w:val="00940F00"/>
    <w:rsid w:val="00941282"/>
    <w:rsid w:val="00950016"/>
    <w:rsid w:val="00950F32"/>
    <w:rsid w:val="00953D3A"/>
    <w:rsid w:val="0095633C"/>
    <w:rsid w:val="00957DA5"/>
    <w:rsid w:val="00961004"/>
    <w:rsid w:val="00962A71"/>
    <w:rsid w:val="009715E0"/>
    <w:rsid w:val="009814EE"/>
    <w:rsid w:val="00981C89"/>
    <w:rsid w:val="009B254C"/>
    <w:rsid w:val="009B44A4"/>
    <w:rsid w:val="009C30DD"/>
    <w:rsid w:val="009C3AC7"/>
    <w:rsid w:val="009C4D37"/>
    <w:rsid w:val="009D0637"/>
    <w:rsid w:val="009D5A99"/>
    <w:rsid w:val="009E2261"/>
    <w:rsid w:val="00A01E0C"/>
    <w:rsid w:val="00A243F8"/>
    <w:rsid w:val="00A2570A"/>
    <w:rsid w:val="00A429DE"/>
    <w:rsid w:val="00A4389A"/>
    <w:rsid w:val="00A62169"/>
    <w:rsid w:val="00A65653"/>
    <w:rsid w:val="00A7112D"/>
    <w:rsid w:val="00A77876"/>
    <w:rsid w:val="00A90D02"/>
    <w:rsid w:val="00A91B91"/>
    <w:rsid w:val="00AA4BAF"/>
    <w:rsid w:val="00AC02E7"/>
    <w:rsid w:val="00AC2421"/>
    <w:rsid w:val="00AC34CA"/>
    <w:rsid w:val="00AC7466"/>
    <w:rsid w:val="00AC756D"/>
    <w:rsid w:val="00AD1B05"/>
    <w:rsid w:val="00AD51E4"/>
    <w:rsid w:val="00AE3634"/>
    <w:rsid w:val="00AE4D48"/>
    <w:rsid w:val="00AE4F37"/>
    <w:rsid w:val="00AE51CF"/>
    <w:rsid w:val="00B21F49"/>
    <w:rsid w:val="00B27469"/>
    <w:rsid w:val="00B318D9"/>
    <w:rsid w:val="00B31B46"/>
    <w:rsid w:val="00B4601E"/>
    <w:rsid w:val="00B4774E"/>
    <w:rsid w:val="00B67FF1"/>
    <w:rsid w:val="00B735DD"/>
    <w:rsid w:val="00B77FCC"/>
    <w:rsid w:val="00B8659D"/>
    <w:rsid w:val="00B9107E"/>
    <w:rsid w:val="00B91373"/>
    <w:rsid w:val="00B94202"/>
    <w:rsid w:val="00B9421C"/>
    <w:rsid w:val="00B967D4"/>
    <w:rsid w:val="00BB16A1"/>
    <w:rsid w:val="00BC7DD3"/>
    <w:rsid w:val="00BD2F47"/>
    <w:rsid w:val="00BD6E7A"/>
    <w:rsid w:val="00BE1B4A"/>
    <w:rsid w:val="00BE7428"/>
    <w:rsid w:val="00BF2384"/>
    <w:rsid w:val="00BF4AE0"/>
    <w:rsid w:val="00BF59CE"/>
    <w:rsid w:val="00C128C8"/>
    <w:rsid w:val="00C2715D"/>
    <w:rsid w:val="00C32DD8"/>
    <w:rsid w:val="00C35794"/>
    <w:rsid w:val="00C51286"/>
    <w:rsid w:val="00C61ED4"/>
    <w:rsid w:val="00C80EE3"/>
    <w:rsid w:val="00C83B7D"/>
    <w:rsid w:val="00C86C64"/>
    <w:rsid w:val="00C8752C"/>
    <w:rsid w:val="00C92123"/>
    <w:rsid w:val="00C94163"/>
    <w:rsid w:val="00CA6550"/>
    <w:rsid w:val="00CA7A2B"/>
    <w:rsid w:val="00CB3AC3"/>
    <w:rsid w:val="00CC46AE"/>
    <w:rsid w:val="00CC4A68"/>
    <w:rsid w:val="00CC747B"/>
    <w:rsid w:val="00CD3935"/>
    <w:rsid w:val="00CD7B21"/>
    <w:rsid w:val="00CE6182"/>
    <w:rsid w:val="00D12D92"/>
    <w:rsid w:val="00D22D3B"/>
    <w:rsid w:val="00D3430F"/>
    <w:rsid w:val="00D40C1E"/>
    <w:rsid w:val="00D52EC6"/>
    <w:rsid w:val="00D53BEE"/>
    <w:rsid w:val="00D551FA"/>
    <w:rsid w:val="00D73AA4"/>
    <w:rsid w:val="00D73EA7"/>
    <w:rsid w:val="00D84C45"/>
    <w:rsid w:val="00D87B66"/>
    <w:rsid w:val="00D93362"/>
    <w:rsid w:val="00DA72FA"/>
    <w:rsid w:val="00DC6B1F"/>
    <w:rsid w:val="00DE3923"/>
    <w:rsid w:val="00DF03A4"/>
    <w:rsid w:val="00E07FCD"/>
    <w:rsid w:val="00E162F5"/>
    <w:rsid w:val="00E17955"/>
    <w:rsid w:val="00E230FE"/>
    <w:rsid w:val="00E25A24"/>
    <w:rsid w:val="00E25EEA"/>
    <w:rsid w:val="00E36718"/>
    <w:rsid w:val="00E4646D"/>
    <w:rsid w:val="00E516FF"/>
    <w:rsid w:val="00E574EF"/>
    <w:rsid w:val="00E613F3"/>
    <w:rsid w:val="00E65B4B"/>
    <w:rsid w:val="00E72DDC"/>
    <w:rsid w:val="00E766DB"/>
    <w:rsid w:val="00E76EB3"/>
    <w:rsid w:val="00E93EB0"/>
    <w:rsid w:val="00EA49E2"/>
    <w:rsid w:val="00EA68B7"/>
    <w:rsid w:val="00EB2F6D"/>
    <w:rsid w:val="00EC0D89"/>
    <w:rsid w:val="00ED6CB3"/>
    <w:rsid w:val="00EE0488"/>
    <w:rsid w:val="00EF296A"/>
    <w:rsid w:val="00EF2D61"/>
    <w:rsid w:val="00F11F40"/>
    <w:rsid w:val="00F30808"/>
    <w:rsid w:val="00F31079"/>
    <w:rsid w:val="00F31985"/>
    <w:rsid w:val="00F321F7"/>
    <w:rsid w:val="00F3313C"/>
    <w:rsid w:val="00F331D8"/>
    <w:rsid w:val="00F40EC3"/>
    <w:rsid w:val="00F54733"/>
    <w:rsid w:val="00F54CBC"/>
    <w:rsid w:val="00F73627"/>
    <w:rsid w:val="00F763C6"/>
    <w:rsid w:val="00F83CFE"/>
    <w:rsid w:val="00F841C9"/>
    <w:rsid w:val="00F973D4"/>
    <w:rsid w:val="00FA10A3"/>
    <w:rsid w:val="00FA3056"/>
    <w:rsid w:val="00FA493B"/>
    <w:rsid w:val="00FB2FD6"/>
    <w:rsid w:val="00FB6656"/>
    <w:rsid w:val="00FD1471"/>
    <w:rsid w:val="00FD25FD"/>
    <w:rsid w:val="00FD4513"/>
    <w:rsid w:val="00FD5710"/>
    <w:rsid w:val="00FD7EF0"/>
    <w:rsid w:val="00FE2E94"/>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FDD0E-FCAE-4AAF-9DCD-A1CCEBD3D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60</TotalTime>
  <Pages>11</Pages>
  <Words>27660</Words>
  <Characters>157667</Characters>
  <Application>Microsoft Office Word</Application>
  <DocSecurity>0</DocSecurity>
  <Lines>1313</Lines>
  <Paragraphs>36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8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64</cp:revision>
  <dcterms:created xsi:type="dcterms:W3CDTF">2022-04-20T15:05:00Z</dcterms:created>
  <dcterms:modified xsi:type="dcterms:W3CDTF">2022-05-13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JANolyM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